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8ADBA0" w14:textId="0A96790F" w:rsidR="00263B72" w:rsidRPr="00263B72" w:rsidRDefault="00FC4B53" w:rsidP="009C4A78">
      <w:pPr>
        <w:rPr>
          <w:b/>
          <w:sz w:val="28"/>
        </w:rPr>
      </w:pPr>
      <w:bookmarkStart w:id="0" w:name="_GoBack"/>
      <w:bookmarkEnd w:id="0"/>
      <w:r>
        <w:rPr>
          <w:b/>
          <w:sz w:val="28"/>
        </w:rPr>
        <w:t>Is BMI the best</w:t>
      </w:r>
      <w:r w:rsidR="00263B72" w:rsidRPr="00263B72">
        <w:rPr>
          <w:b/>
          <w:sz w:val="28"/>
        </w:rPr>
        <w:t xml:space="preserve"> measure </w:t>
      </w:r>
      <w:r>
        <w:rPr>
          <w:b/>
          <w:sz w:val="28"/>
        </w:rPr>
        <w:t xml:space="preserve">of </w:t>
      </w:r>
      <w:r w:rsidR="00263B72" w:rsidRPr="00263B72">
        <w:rPr>
          <w:b/>
          <w:sz w:val="28"/>
        </w:rPr>
        <w:t>obesity?</w:t>
      </w:r>
    </w:p>
    <w:p w14:paraId="360ADC7F" w14:textId="7DC75C1F" w:rsidR="0031206D" w:rsidRPr="002D6EBD" w:rsidRDefault="0031206D" w:rsidP="009C4A78">
      <w:pPr>
        <w:rPr>
          <w:vertAlign w:val="superscript"/>
        </w:rPr>
      </w:pPr>
      <w:r>
        <w:t>Authors: Peymane Adab</w:t>
      </w:r>
      <w:r w:rsidR="002D6EBD">
        <w:rPr>
          <w:vertAlign w:val="superscript"/>
        </w:rPr>
        <w:t>1</w:t>
      </w:r>
      <w:r>
        <w:t>, Miranda Pallan</w:t>
      </w:r>
      <w:r w:rsidR="002D6EBD">
        <w:rPr>
          <w:vertAlign w:val="superscript"/>
        </w:rPr>
        <w:t>1</w:t>
      </w:r>
      <w:r>
        <w:t xml:space="preserve">, Peter </w:t>
      </w:r>
      <w:r w:rsidR="00C11FFF">
        <w:t xml:space="preserve">H </w:t>
      </w:r>
      <w:r>
        <w:t>Whincup</w:t>
      </w:r>
      <w:r w:rsidR="002D6EBD">
        <w:rPr>
          <w:vertAlign w:val="superscript"/>
        </w:rPr>
        <w:t>2</w:t>
      </w:r>
    </w:p>
    <w:p w14:paraId="6426112A" w14:textId="7D8FFBEC" w:rsidR="002D6EBD" w:rsidRDefault="002D6EBD" w:rsidP="002D6EBD">
      <w:pPr>
        <w:pStyle w:val="ListParagraph"/>
        <w:numPr>
          <w:ilvl w:val="0"/>
          <w:numId w:val="3"/>
        </w:numPr>
      </w:pPr>
      <w:r>
        <w:t>Institute of Applied Health Research, The University of Birmingham, Edgbaston, Birmingham, B15 2TT</w:t>
      </w:r>
    </w:p>
    <w:p w14:paraId="7E041469" w14:textId="290EDCD9" w:rsidR="002D6EBD" w:rsidRDefault="002D6EBD" w:rsidP="002D6EBD">
      <w:pPr>
        <w:pStyle w:val="ListParagraph"/>
        <w:numPr>
          <w:ilvl w:val="0"/>
          <w:numId w:val="3"/>
        </w:numPr>
      </w:pPr>
      <w:r>
        <w:t>Population Health Research Institute, St George's, University of London, Cranmer Terrace, London SW17 0RE</w:t>
      </w:r>
    </w:p>
    <w:p w14:paraId="1C3BA761" w14:textId="236D547F" w:rsidR="00F31888" w:rsidRDefault="00FD213A" w:rsidP="00F31888">
      <w:r>
        <w:t>Obesity</w:t>
      </w:r>
      <w:r w:rsidR="00E256F6">
        <w:t xml:space="preserve">, </w:t>
      </w:r>
      <w:r w:rsidR="0091577A">
        <w:t xml:space="preserve">defined as </w:t>
      </w:r>
      <w:r w:rsidR="006F4E1B">
        <w:t>abnormal</w:t>
      </w:r>
      <w:r w:rsidR="00C73FF9" w:rsidRPr="00C73FF9">
        <w:t xml:space="preserve"> accumulation</w:t>
      </w:r>
      <w:r w:rsidR="001B7B74">
        <w:t xml:space="preserve"> </w:t>
      </w:r>
      <w:r w:rsidR="0036791F">
        <w:t>o</w:t>
      </w:r>
      <w:r w:rsidR="00C73FF9">
        <w:t>f</w:t>
      </w:r>
      <w:r w:rsidR="00C73FF9" w:rsidRPr="00C73FF9">
        <w:t xml:space="preserve"> fat </w:t>
      </w:r>
      <w:r w:rsidR="00E256F6">
        <w:t>such that health is impaired,</w:t>
      </w:r>
      <w:r w:rsidR="00421887">
        <w:fldChar w:fldCharType="begin"/>
      </w:r>
      <w:r w:rsidR="00421887">
        <w:instrText xml:space="preserve"> ADDIN EN.CITE &lt;EndNote&gt;&lt;Cite&gt;&lt;Author&gt;WHO&lt;/Author&gt;&lt;Year&gt;2006&lt;/Year&gt;&lt;RecNum&gt;545&lt;/RecNum&gt;&lt;DisplayText&gt;&lt;style face="superscript"&gt;1&lt;/style&gt;&lt;/DisplayText&gt;&lt;record&gt;&lt;rec-number&gt;545&lt;/rec-number&gt;&lt;foreign-keys&gt;&lt;key app="EN" db-id="zzxzpx9es00rtkezw2ppf9ae2v95s9rx2sr0" timestamp="1520551618"&gt;545&lt;/key&gt;&lt;/foreign-keys&gt;&lt;ref-type name="Web Page"&gt;12&lt;/ref-type&gt;&lt;contributors&gt;&lt;authors&gt;&lt;author&gt;WHO&lt;/author&gt;&lt;/authors&gt;&lt;/contributors&gt;&lt;titles&gt;&lt;title&gt;Fact Sheet on Obesity and Overweight.&lt;/title&gt;&lt;/titles&gt;&lt;volume&gt;2018&lt;/volume&gt;&lt;number&gt;6th March 2018&lt;/number&gt;&lt;dates&gt;&lt;year&gt;2006&lt;/year&gt;&lt;/dates&gt;&lt;pub-location&gt;Geneva, Switzerland&lt;/pub-location&gt;&lt;publisher&gt;World Health Organization Media Center, &lt;/publisher&gt;&lt;urls&gt;&lt;related-urls&gt;&lt;url&gt;http://www.who.int/mediacentre/factsheets/fs311/en/&lt;/url&gt;&lt;/related-urls&gt;&lt;/urls&gt;&lt;/record&gt;&lt;/Cite&gt;&lt;/EndNote&gt;</w:instrText>
      </w:r>
      <w:r w:rsidR="00421887">
        <w:fldChar w:fldCharType="separate"/>
      </w:r>
      <w:r w:rsidR="00421887" w:rsidRPr="00421887">
        <w:rPr>
          <w:noProof/>
          <w:vertAlign w:val="superscript"/>
        </w:rPr>
        <w:t>1</w:t>
      </w:r>
      <w:r w:rsidR="00421887">
        <w:fldChar w:fldCharType="end"/>
      </w:r>
      <w:r w:rsidR="00C73FF9">
        <w:t xml:space="preserve"> </w:t>
      </w:r>
      <w:r w:rsidDel="002931FC">
        <w:t>is most commonly assessed using t</w:t>
      </w:r>
      <w:r w:rsidR="00E256F6" w:rsidDel="002931FC">
        <w:t>he body mass index (BMI</w:t>
      </w:r>
      <w:r w:rsidR="003F5626" w:rsidDel="002931FC">
        <w:t>)</w:t>
      </w:r>
      <w:r w:rsidR="00E256F6" w:rsidDel="002931FC">
        <w:t xml:space="preserve">. </w:t>
      </w:r>
      <w:r w:rsidR="00C73FF9" w:rsidDel="00A94AB7">
        <w:t>However</w:t>
      </w:r>
      <w:r w:rsidR="00421887" w:rsidDel="00A94AB7">
        <w:t xml:space="preserve"> </w:t>
      </w:r>
      <w:r w:rsidR="007878BD" w:rsidDel="00A94AB7">
        <w:t>i</w:t>
      </w:r>
      <w:r w:rsidR="00906ED6" w:rsidDel="00A94AB7">
        <w:t xml:space="preserve">s </w:t>
      </w:r>
      <w:r w:rsidR="00AB2796" w:rsidDel="00A94AB7">
        <w:t xml:space="preserve">BMI </w:t>
      </w:r>
      <w:r w:rsidR="00906ED6" w:rsidDel="00A94AB7">
        <w:t>the best method for measuring obesity?</w:t>
      </w:r>
      <w:r w:rsidR="00C12BAA" w:rsidDel="00A94AB7">
        <w:t xml:space="preserve"> </w:t>
      </w:r>
    </w:p>
    <w:p w14:paraId="78CC66B9" w14:textId="3D22A3F4" w:rsidR="00F31888" w:rsidRDefault="00F31888" w:rsidP="00F31888">
      <w:r>
        <w:t>To answer this question, we need to consider the objective of measurement (clinical assessment, surveillance, evaluating response to interventions), definition of “abnormal” fat accumulation and the characteristics of a good measurement tool (accuracy and acceptability). Accurate diagnosis of obesity is important, not only for the individual, where misdiagnosis could lead to under-treatment or potential stigma, but also at the population and policy levels. Inaccurate measurements could mislead our interpretation of the epidemiology of obesity or planning of services.</w:t>
      </w:r>
    </w:p>
    <w:p w14:paraId="1A1D6613" w14:textId="13888E6B" w:rsidR="00BD578C" w:rsidRDefault="009A238D" w:rsidP="00F31888">
      <w:r>
        <w:t xml:space="preserve">The most accurate direct measures for quantifying the amount and distribution of adipose tissue include </w:t>
      </w:r>
      <w:r w:rsidRPr="007A1842">
        <w:t>dual energy X-ray absorptiometry</w:t>
      </w:r>
      <w:r>
        <w:t xml:space="preserve"> (DXA) and imaging techniques</w:t>
      </w:r>
      <w:r w:rsidR="00D25471">
        <w:t>. Increasing total body fat, measured by DXA,  is associated with</w:t>
      </w:r>
      <w:r>
        <w:t xml:space="preserve"> </w:t>
      </w:r>
      <w:r w:rsidR="00D25471">
        <w:t>higher mortality risk.</w:t>
      </w:r>
      <w:r>
        <w:fldChar w:fldCharType="begin"/>
      </w:r>
      <w:r w:rsidR="003F5626">
        <w:instrText xml:space="preserve"> ADDIN EN.CITE &lt;EndNote&gt;&lt;Cite&gt;&lt;Author&gt;Padwal&lt;/Author&gt;&lt;Year&gt;2016&lt;/Year&gt;&lt;RecNum&gt;555&lt;/RecNum&gt;&lt;DisplayText&gt;&lt;style face="superscript"&gt;2&lt;/style&gt;&lt;/DisplayText&gt;&lt;record&gt;&lt;rec-number&gt;555&lt;/rec-number&gt;&lt;foreign-keys&gt;&lt;key app="EN" db-id="zzxzpx9es00rtkezw2ppf9ae2v95s9rx2sr0" timestamp="1520593838"&gt;555&lt;/key&gt;&lt;/foreign-keys&gt;&lt;ref-type name="Journal Article"&gt;17&lt;/ref-type&gt;&lt;contributors&gt;&lt;authors&gt;&lt;author&gt;Padwal, R.&lt;/author&gt;&lt;author&gt;Leslie, W. D.&lt;/author&gt;&lt;author&gt;Lix, L. M.&lt;/author&gt;&lt;author&gt;Majumdar, S. R.&lt;/author&gt;&lt;/authors&gt;&lt;/contributors&gt;&lt;titles&gt;&lt;title&gt;Relationship among body fat percentage, body mass index, and all-cause mortality: A cohort study&lt;/title&gt;&lt;secondary-title&gt;Annals of Internal Medicine&lt;/secondary-title&gt;&lt;/titles&gt;&lt;periodical&gt;&lt;full-title&gt;Annals of Internal Medicine&lt;/full-title&gt;&lt;/periodical&gt;&lt;pages&gt;532-541&lt;/pages&gt;&lt;volume&gt;164&lt;/volume&gt;&lt;number&gt;8&lt;/number&gt;&lt;dates&gt;&lt;year&gt;2016&lt;/year&gt;&lt;/dates&gt;&lt;isbn&gt;0003-4819&lt;/isbn&gt;&lt;urls&gt;&lt;related-urls&gt;&lt;url&gt;http://dx.doi.org/10.7326/M15-1181&lt;/url&gt;&lt;/related-urls&gt;&lt;/urls&gt;&lt;electronic-resource-num&gt;10.7326/M15-1181&lt;/electronic-resource-num&gt;&lt;/record&gt;&lt;/Cite&gt;&lt;/EndNote&gt;</w:instrText>
      </w:r>
      <w:r>
        <w:fldChar w:fldCharType="separate"/>
      </w:r>
      <w:r w:rsidR="003F5626" w:rsidRPr="003F5626">
        <w:rPr>
          <w:noProof/>
          <w:vertAlign w:val="superscript"/>
        </w:rPr>
        <w:t>2</w:t>
      </w:r>
      <w:r>
        <w:fldChar w:fldCharType="end"/>
      </w:r>
      <w:r w:rsidR="00D25471">
        <w:t xml:space="preserve"> However, </w:t>
      </w:r>
      <w:r w:rsidR="00751C0B">
        <w:t xml:space="preserve">imaging techniques have shown that </w:t>
      </w:r>
      <w:r w:rsidR="00141C8E">
        <w:t xml:space="preserve">fat distribution (specifically </w:t>
      </w:r>
      <w:r w:rsidR="00751C0B">
        <w:t>visceral fat</w:t>
      </w:r>
      <w:r w:rsidR="00141C8E">
        <w:t>)</w:t>
      </w:r>
      <w:r w:rsidR="00751C0B">
        <w:t xml:space="preserve"> is a</w:t>
      </w:r>
      <w:r w:rsidR="00D25471">
        <w:t xml:space="preserve"> more important predictor than total fat levels.</w:t>
      </w:r>
      <w:r w:rsidR="00D25471">
        <w:fldChar w:fldCharType="begin">
          <w:fldData xml:space="preserve">PEVuZE5vdGU+PENpdGU+PEF1dGhvcj5MZWU8L0F1dGhvcj48WWVhcj4yMDE4PC9ZZWFyPjxSZWNO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</w:fldData>
        </w:fldChar>
      </w:r>
      <w:r w:rsidR="003F5626">
        <w:instrText xml:space="preserve"> ADDIN EN.CITE </w:instrText>
      </w:r>
      <w:r w:rsidR="003F5626">
        <w:fldChar w:fldCharType="begin">
          <w:fldData xml:space="preserve">PEVuZE5vdGU+PENpdGU+PEF1dGhvcj5MZWU8L0F1dGhvcj48WWVhcj4yMDE4PC9ZZWFyPjxSZWNO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</w:fldData>
        </w:fldChar>
      </w:r>
      <w:r w:rsidR="003F5626">
        <w:instrText xml:space="preserve"> ADDIN EN.CITE.DATA </w:instrText>
      </w:r>
      <w:r w:rsidR="003F5626">
        <w:fldChar w:fldCharType="end"/>
      </w:r>
      <w:r w:rsidR="00D25471">
        <w:fldChar w:fldCharType="separate"/>
      </w:r>
      <w:r w:rsidR="003F5626" w:rsidRPr="003F5626">
        <w:rPr>
          <w:noProof/>
          <w:vertAlign w:val="superscript"/>
        </w:rPr>
        <w:t>3</w:t>
      </w:r>
      <w:r w:rsidR="00D25471">
        <w:fldChar w:fldCharType="end"/>
      </w:r>
      <w:r w:rsidR="00D25471" w:rsidRPr="00D25471">
        <w:t xml:space="preserve"> </w:t>
      </w:r>
      <w:r w:rsidR="00875AFD">
        <w:t xml:space="preserve">Despite their accuracy, these </w:t>
      </w:r>
      <w:r w:rsidR="0031206D">
        <w:t xml:space="preserve">cumbersome </w:t>
      </w:r>
      <w:r w:rsidR="00875AFD">
        <w:t>techniques are</w:t>
      </w:r>
      <w:r w:rsidR="0031206D">
        <w:t xml:space="preserve"> </w:t>
      </w:r>
      <w:r w:rsidR="00875AFD">
        <w:t>resource intensive</w:t>
      </w:r>
      <w:r w:rsidR="00C56789">
        <w:t>,</w:t>
      </w:r>
      <w:r w:rsidR="00875AFD">
        <w:t xml:space="preserve"> less acceptable for routine use</w:t>
      </w:r>
      <w:r w:rsidR="00C56789">
        <w:t xml:space="preserve"> and have</w:t>
      </w:r>
      <w:r w:rsidR="00875AFD">
        <w:t xml:space="preserve"> no standardised thresholds to define high risk. Anthropometric measurements, which measure adiposity indirectly, are therefore more commonly used.</w:t>
      </w:r>
      <w:r w:rsidR="00875AFD" w:rsidRPr="00504C8A">
        <w:t xml:space="preserve"> </w:t>
      </w:r>
    </w:p>
    <w:p w14:paraId="27FC7EB4" w14:textId="6C9845BE" w:rsidR="007C3401" w:rsidRPr="0079067C" w:rsidRDefault="007C3401" w:rsidP="007C3401">
      <w:pPr>
        <w:rPr>
          <w:b/>
          <w:i/>
        </w:rPr>
      </w:pPr>
      <w:r>
        <w:rPr>
          <w:b/>
          <w:i/>
        </w:rPr>
        <w:t xml:space="preserve">Anthropometric measures </w:t>
      </w:r>
      <w:r w:rsidR="00945D70">
        <w:rPr>
          <w:b/>
          <w:i/>
        </w:rPr>
        <w:t>in adults</w:t>
      </w:r>
    </w:p>
    <w:p w14:paraId="1C957E1C" w14:textId="0B3A4460" w:rsidR="007C3401" w:rsidRDefault="007C3401" w:rsidP="007C3401">
      <w:r>
        <w:t xml:space="preserve">BMI </w:t>
      </w:r>
      <w:r w:rsidR="00FC4B53">
        <w:t xml:space="preserve">(weight divided by </w:t>
      </w:r>
      <w:r w:rsidR="00FC4B53" w:rsidRPr="00FC4B53">
        <w:t xml:space="preserve">height </w:t>
      </w:r>
      <w:r w:rsidR="00FC4B53">
        <w:t xml:space="preserve">squared </w:t>
      </w:r>
      <w:r w:rsidR="0006188F">
        <w:t>(kg/m</w:t>
      </w:r>
      <w:r w:rsidR="0006188F" w:rsidRPr="00383E87">
        <w:rPr>
          <w:vertAlign w:val="superscript"/>
        </w:rPr>
        <w:t>2</w:t>
      </w:r>
      <w:r w:rsidR="0006188F">
        <w:t xml:space="preserve">)) </w:t>
      </w:r>
      <w:r>
        <w:t xml:space="preserve">is a relatively simple and </w:t>
      </w:r>
      <w:r w:rsidR="0003318C">
        <w:t>low-cost</w:t>
      </w:r>
      <w:r>
        <w:t xml:space="preserve"> indirect measure </w:t>
      </w:r>
      <w:r w:rsidR="00F55E3C">
        <w:t xml:space="preserve">for assessing obesity </w:t>
      </w:r>
      <w:r>
        <w:t>which provides reasonable height standardization</w:t>
      </w:r>
      <w:r w:rsidR="00053B4F">
        <w:t>. BMI cut-offs to define obesity are based on well-established risk</w:t>
      </w:r>
      <w:r w:rsidR="00CD63F9">
        <w:t>s</w:t>
      </w:r>
      <w:r w:rsidR="00053B4F">
        <w:t xml:space="preserve"> for cardiometabolic </w:t>
      </w:r>
      <w:r w:rsidR="00F93921">
        <w:t xml:space="preserve">morbidity </w:t>
      </w:r>
      <w:r w:rsidR="00053B4F">
        <w:t>and premature mortality.</w:t>
      </w:r>
      <w:r w:rsidR="00BC0BF4">
        <w:fldChar w:fldCharType="begin"/>
      </w:r>
      <w:r w:rsidR="00BC0BF4">
        <w:instrText xml:space="preserve"> ADDIN EN.CITE &lt;EndNote&gt;&lt;Cite&gt;&lt;Author&gt;Aune&lt;/Author&gt;&lt;Year&gt;2016&lt;/Year&gt;&lt;RecNum&gt;549&lt;/RecNum&gt;&lt;DisplayText&gt;&lt;style face="superscript"&gt;4&lt;/style&gt;&lt;/DisplayText&gt;&lt;record&gt;&lt;rec-number&gt;549&lt;/rec-number&gt;&lt;foreign-keys&gt;&lt;key app="EN" db-id="zzxzpx9es00rtkezw2ppf9ae2v95s9rx2sr0" timestamp="1520583598"&gt;549&lt;/key&gt;&lt;/foreign-keys&gt;&lt;ref-type name="Journal Article"&gt;17&lt;/ref-type&gt;&lt;contributors&gt;&lt;authors&gt;&lt;author&gt;Aune, Dagfinn&lt;/author&gt;&lt;author&gt;Sen, Abhijit&lt;/author&gt;&lt;author&gt;Prasad, Manya&lt;/author&gt;&lt;author&gt;Norat, Teresa&lt;/author&gt;&lt;author&gt;Janszky, Imre&lt;/author&gt;&lt;author&gt;Tonstad, Serena&lt;/author&gt;&lt;author&gt;Romundstad, Pål&lt;/author&gt;&lt;author&gt;Vatten, Lars J&lt;/author&gt;&lt;/authors&gt;&lt;/contributors&gt;&lt;titles&gt;&lt;title&gt;BMI and all cause mortality: systematic review and non-linear dose-response meta-analysis of 230 cohort studies with 3.74 million deaths among 30.3 million participants&lt;/title&gt;&lt;secondary-title&gt;BMJ&lt;/secondary-title&gt;&lt;/titles&gt;&lt;periodical&gt;&lt;full-title&gt;BMJ&lt;/full-title&gt;&lt;/periodical&gt;&lt;volume&gt;353&lt;/volume&gt;&lt;dates&gt;&lt;year&gt;2016&lt;/year&gt;&lt;/dates&gt;&lt;urls&gt;&lt;related-urls&gt;&lt;url&gt;http://www.bmj.com/content/bmj/353/bmj.i2156.full.pdf&lt;/url&gt;&lt;/related-urls&gt;&lt;/urls&gt;&lt;electronic-resource-num&gt;10.1136/bmj.i2156&lt;/electronic-resource-num&gt;&lt;/record&gt;&lt;/Cite&gt;&lt;/EndNote&gt;</w:instrText>
      </w:r>
      <w:r w:rsidR="00BC0BF4">
        <w:fldChar w:fldCharType="separate"/>
      </w:r>
      <w:r w:rsidR="00BC0BF4" w:rsidRPr="00BC0BF4">
        <w:rPr>
          <w:noProof/>
          <w:vertAlign w:val="superscript"/>
        </w:rPr>
        <w:t>4</w:t>
      </w:r>
      <w:r w:rsidR="00BC0BF4">
        <w:fldChar w:fldCharType="end"/>
      </w:r>
      <w:r w:rsidR="00BC0BF4">
        <w:t xml:space="preserve"> </w:t>
      </w:r>
      <w:r w:rsidR="00A02F52">
        <w:t>However, a</w:t>
      </w:r>
      <w:r w:rsidR="00E22DD7">
        <w:t xml:space="preserve">lthough BMI </w:t>
      </w:r>
      <w:r w:rsidR="000135BB">
        <w:t>is strongly correlated with gold standard body fat measures</w:t>
      </w:r>
      <w:r w:rsidR="00E22DD7">
        <w:t xml:space="preserve">, it </w:t>
      </w:r>
      <w:r w:rsidR="00A02F52">
        <w:t xml:space="preserve">cannot distinguish between </w:t>
      </w:r>
      <w:r w:rsidR="00B90375">
        <w:t xml:space="preserve">lean </w:t>
      </w:r>
      <w:r w:rsidR="00A02F52">
        <w:t xml:space="preserve">and fat mass </w:t>
      </w:r>
      <w:r w:rsidR="00E22DD7">
        <w:t xml:space="preserve">and provides no indication of body fat distribution. </w:t>
      </w:r>
      <w:r w:rsidR="00FD213A" w:rsidRPr="00FD213A">
        <w:t xml:space="preserve"> </w:t>
      </w:r>
      <w:r w:rsidR="00F77B61">
        <w:t>C</w:t>
      </w:r>
      <w:r w:rsidR="00FD213A">
        <w:t xml:space="preserve">ompared to </w:t>
      </w:r>
      <w:r w:rsidR="000135BB">
        <w:t>direct measures</w:t>
      </w:r>
      <w:r w:rsidR="00FD213A">
        <w:t xml:space="preserve">, BMI has high specificity (0.90) </w:t>
      </w:r>
      <w:r w:rsidR="000135BB">
        <w:t xml:space="preserve">but low </w:t>
      </w:r>
      <w:r w:rsidR="00FD213A">
        <w:t>sensitivity (</w:t>
      </w:r>
      <w:r w:rsidR="00A07FF7">
        <w:t>0.50)</w:t>
      </w:r>
      <w:r w:rsidR="00FF02B9">
        <w:t xml:space="preserve"> for assessing obesity</w:t>
      </w:r>
      <w:r w:rsidR="00A07FF7">
        <w:t>.</w:t>
      </w:r>
      <w:r w:rsidR="00FD213A">
        <w:fldChar w:fldCharType="begin"/>
      </w:r>
      <w:r w:rsidR="003F5AE8">
        <w:instrText xml:space="preserve"> ADDIN EN.CITE &lt;EndNote&gt;&lt;Cite&gt;&lt;Author&gt;Okorodudu&lt;/Author&gt;&lt;Year&gt;2010&lt;/Year&gt;&lt;RecNum&gt;548&lt;/RecNum&gt;&lt;DisplayText&gt;&lt;style face="superscript"&gt;5&lt;/style&gt;&lt;/DisplayText&gt;&lt;record&gt;&lt;rec-number&gt;548&lt;/rec-number&gt;&lt;foreign-keys&gt;&lt;key app="EN" db-id="zzxzpx9es00rtkezw2ppf9ae2v95s9rx2sr0" timestamp="1520571587"&gt;548&lt;/key&gt;&lt;/foreign-keys&gt;&lt;ref-type name="Journal Article"&gt;17&lt;/ref-type&gt;&lt;contributors&gt;&lt;authors&gt;&lt;author&gt;Okorodudu, D. O.&lt;/author&gt;&lt;author&gt;Jumean, M. F.&lt;/author&gt;&lt;author&gt;Montori, V. M.&lt;/author&gt;&lt;author&gt;Romero-Corral, A.&lt;/author&gt;&lt;author&gt;Somers, V. K.&lt;/author&gt;&lt;author&gt;Erwin, P. J.&lt;/author&gt;&lt;author&gt;Lopez-Jimenez, F.&lt;/author&gt;&lt;/authors&gt;&lt;/contributors&gt;&lt;auth-address&gt;University of Missouri School of Medicine, Columbia, MO, USA.&lt;/auth-address&gt;&lt;titles&gt;&lt;title&gt;Diagnostic performance of body mass index to identify obesity as defined by body adiposity: a systematic review and meta-analysis&lt;/title&gt;&lt;secondary-title&gt;Int J Obes (Lond)&lt;/secondary-title&gt;&lt;alt-title&gt;International journal of obesity (2005)&lt;/alt-title&gt;&lt;/titles&gt;&lt;periodical&gt;&lt;full-title&gt;Int J Obes (Lond)&lt;/full-title&gt;&lt;/periodical&gt;&lt;alt-periodical&gt;&lt;full-title&gt;International journal of obesity (2005)&lt;/full-title&gt;&lt;/alt-periodical&gt;&lt;pages&gt;791-9&lt;/pages&gt;&lt;volume&gt;34&lt;/volume&gt;&lt;number&gt;5&lt;/number&gt;&lt;edition&gt;2010/02/04&lt;/edition&gt;&lt;keywords&gt;&lt;keyword&gt;*Adiposity&lt;/keyword&gt;&lt;keyword&gt;*Body Composition&lt;/keyword&gt;&lt;keyword&gt;*Body Mass Index&lt;/keyword&gt;&lt;keyword&gt;Humans&lt;/keyword&gt;&lt;keyword&gt;Obesity/*diagnosis&lt;/keyword&gt;&lt;keyword&gt;Predictive Value of Tests&lt;/keyword&gt;&lt;keyword&gt;United States&lt;/keyword&gt;&lt;/keywords&gt;&lt;dates&gt;&lt;year&gt;2010&lt;/year&gt;&lt;pub-dates&gt;&lt;date&gt;May&lt;/date&gt;&lt;/pub-dates&gt;&lt;/dates&gt;&lt;isbn&gt;0307-0565&lt;/isbn&gt;&lt;accession-num&gt;20125098&lt;/accession-num&gt;&lt;urls&gt;&lt;/urls&gt;&lt;electronic-resource-num&gt;10.1038/ijo.2010.5&lt;/electronic-resource-num&gt;&lt;remote-database-provider&gt;NLM&lt;/remote-database-provider&gt;&lt;language&gt;eng&lt;/language&gt;&lt;/record&gt;&lt;/Cite&gt;&lt;/EndNote&gt;</w:instrText>
      </w:r>
      <w:r w:rsidR="00FD213A">
        <w:fldChar w:fldCharType="separate"/>
      </w:r>
      <w:r w:rsidR="003F5AE8" w:rsidRPr="003F5AE8">
        <w:rPr>
          <w:noProof/>
          <w:vertAlign w:val="superscript"/>
        </w:rPr>
        <w:t>5</w:t>
      </w:r>
      <w:r w:rsidR="00FD213A">
        <w:fldChar w:fldCharType="end"/>
      </w:r>
      <w:r w:rsidR="00FD213A">
        <w:t xml:space="preserve"> </w:t>
      </w:r>
      <w:r w:rsidR="00F77B61">
        <w:t>The relationship</w:t>
      </w:r>
      <w:r w:rsidR="00CD63F9">
        <w:t>s</w:t>
      </w:r>
      <w:r w:rsidR="00F77B61">
        <w:t xml:space="preserve"> between BMI</w:t>
      </w:r>
      <w:r w:rsidR="00FF02B9">
        <w:t>,</w:t>
      </w:r>
      <w:r w:rsidR="00F77B61">
        <w:t xml:space="preserve"> total body fatness </w:t>
      </w:r>
      <w:r w:rsidR="00BC4077">
        <w:t xml:space="preserve">and cardiometabolic outcomes (particularly type-2 diabetes) </w:t>
      </w:r>
      <w:r w:rsidR="00F77B61">
        <w:t xml:space="preserve">differ </w:t>
      </w:r>
      <w:r w:rsidR="00651024">
        <w:t>by ethnic group</w:t>
      </w:r>
      <w:r w:rsidR="00FF02B9">
        <w:t>,</w:t>
      </w:r>
      <w:r w:rsidR="00F77B61">
        <w:t xml:space="preserve"> </w:t>
      </w:r>
      <w:r w:rsidR="00BC4077">
        <w:t xml:space="preserve">leading </w:t>
      </w:r>
      <w:r w:rsidR="00F77B61">
        <w:t xml:space="preserve">to recommendations </w:t>
      </w:r>
      <w:r w:rsidR="00651024">
        <w:t xml:space="preserve">for </w:t>
      </w:r>
      <w:r w:rsidR="00FF02B9">
        <w:t>different</w:t>
      </w:r>
      <w:r w:rsidR="00651024">
        <w:t xml:space="preserve"> </w:t>
      </w:r>
      <w:r w:rsidR="00F77B61">
        <w:t xml:space="preserve">obesity thresholds </w:t>
      </w:r>
      <w:r w:rsidR="00BC4077">
        <w:t>by ethnicity</w:t>
      </w:r>
      <w:r w:rsidR="00FF2C52">
        <w:t>.</w:t>
      </w:r>
      <w:r w:rsidR="00FF2C52">
        <w:fldChar w:fldCharType="begin"/>
      </w:r>
      <w:r w:rsidR="003F5AE8">
        <w:instrText xml:space="preserve"> ADDIN EN.CITE &lt;EndNote&gt;&lt;Cite&gt;&lt;Author&gt;NICE&lt;/Author&gt;&lt;Year&gt; 2013 &lt;/Year&gt;&lt;RecNum&gt;559&lt;/RecNum&gt;&lt;DisplayText&gt;&lt;style face="superscript"&gt;6&lt;/style&gt;&lt;/DisplayText&gt;&lt;record&gt;&lt;rec-number&gt;559&lt;/rec-number&gt;&lt;foreign-keys&gt;&lt;key app="EN" db-id="zzxzpx9es00rtkezw2ppf9ae2v95s9rx2sr0" timestamp="1520596054"&gt;559&lt;/key&gt;&lt;/foreign-keys&gt;&lt;ref-type name="Report"&gt;27&lt;/ref-type&gt;&lt;contributors&gt;&lt;authors&gt;&lt;author&gt;NICE&lt;/author&gt;&lt;/authors&gt;&lt;/contributors&gt;&lt;titles&gt;&lt;title&gt; Assessing body mass index and waist circumference thresholds for intervening to prevent ill health and premature death among adults from black, Asian and other minority ethnic groups in the UK. PH46&lt;/title&gt;&lt;/titles&gt;&lt;dates&gt;&lt;year&gt; 2013 &lt;/year&gt;&lt;/dates&gt;&lt;pub-location&gt;Nice.org.uk.&lt;/pub-location&gt;&lt;publisher&gt;Nice.org.uk&lt;/publisher&gt;&lt;urls&gt;&lt;related-urls&gt;&lt;url&gt;https://www.nice.org.uk/guidance/ph46 &lt;/url&gt;&lt;/related-urls&gt;&lt;/urls&gt;&lt;access-date&gt;08/03/2018&lt;/access-date&gt;&lt;/record&gt;&lt;/Cite&gt;&lt;/EndNote&gt;</w:instrText>
      </w:r>
      <w:r w:rsidR="00FF2C52">
        <w:fldChar w:fldCharType="separate"/>
      </w:r>
      <w:r w:rsidR="003F5AE8" w:rsidRPr="003F5AE8">
        <w:rPr>
          <w:noProof/>
          <w:vertAlign w:val="superscript"/>
        </w:rPr>
        <w:t>6</w:t>
      </w:r>
      <w:r w:rsidR="00FF2C52">
        <w:fldChar w:fldCharType="end"/>
      </w:r>
      <w:r w:rsidR="00FF2C52">
        <w:t xml:space="preserve"> </w:t>
      </w:r>
      <w:r w:rsidR="00FD213A">
        <w:t>The loss of muscle mass in the elderly</w:t>
      </w:r>
      <w:r>
        <w:t xml:space="preserve"> </w:t>
      </w:r>
      <w:r w:rsidR="00F77B61">
        <w:t xml:space="preserve">means that </w:t>
      </w:r>
      <w:r w:rsidR="00E22DD7">
        <w:t xml:space="preserve">BMI </w:t>
      </w:r>
      <w:r>
        <w:t>is a</w:t>
      </w:r>
      <w:r w:rsidR="00F77B61">
        <w:t>lso a</w:t>
      </w:r>
      <w:r w:rsidRPr="00B36884">
        <w:t xml:space="preserve"> </w:t>
      </w:r>
      <w:r>
        <w:t xml:space="preserve">less accurate predictor of body fat in </w:t>
      </w:r>
      <w:r w:rsidR="003F2D4E">
        <w:t>this group</w:t>
      </w:r>
      <w:r w:rsidR="00F77B61">
        <w:t>.</w:t>
      </w:r>
      <w:r w:rsidR="00BC0BF4">
        <w:fldChar w:fldCharType="begin"/>
      </w:r>
      <w:r w:rsidR="003F5AE8">
        <w:instrText xml:space="preserve"> ADDIN EN.CITE &lt;EndNote&gt;&lt;Cite&gt;&lt;Author&gt;Chang&lt;/Author&gt;&lt;Year&gt;2012&lt;/Year&gt;&lt;RecNum&gt;556&lt;/RecNum&gt;&lt;DisplayText&gt;&lt;style face="superscript"&gt;7&lt;/style&gt;&lt;/DisplayText&gt;&lt;record&gt;&lt;rec-number&gt;556&lt;/rec-number&gt;&lt;foreign-keys&gt;&lt;key app="EN" db-id="zzxzpx9es00rtkezw2ppf9ae2v95s9rx2sr0" timestamp="1520593981"&gt;556&lt;/key&gt;&lt;/foreign-keys&gt;&lt;ref-type name="Journal Article"&gt;17&lt;/ref-type&gt;&lt;contributors&gt;&lt;authors&gt;&lt;author&gt;Chang, Su-Hsin&lt;/author&gt;&lt;author&gt;Beason, Tracey S.&lt;/author&gt;&lt;author&gt;Hunleth, Jean M.&lt;/author&gt;&lt;author&gt;Colditz, Graham A.&lt;/author&gt;&lt;/authors&gt;&lt;/contributors&gt;&lt;titles&gt;&lt;title&gt;A Systematic Review of Body Fat Distribution and Mortality in Older People&lt;/title&gt;&lt;secondary-title&gt;Maturitas&lt;/secondary-title&gt;&lt;/titles&gt;&lt;periodical&gt;&lt;full-title&gt;Maturitas&lt;/full-title&gt;&lt;/periodical&gt;&lt;pages&gt;175-191&lt;/pages&gt;&lt;volume&gt;72&lt;/volume&gt;&lt;number&gt;3&lt;/number&gt;&lt;dates&gt;&lt;year&gt;2012&lt;/year&gt;&lt;pub-dates&gt;&lt;date&gt;05/16&lt;/date&gt;&lt;/pub-dates&gt;&lt;/dates&gt;&lt;isbn&gt;0378-5122&amp;#xD;1873-4111&lt;/isbn&gt;&lt;accession-num&gt;PMC3367099&lt;/accession-num&gt;&lt;urls&gt;&lt;related-urls&gt;&lt;url&gt;http://www.ncbi.nlm.nih.gov/pmc/articles/PMC3367099/&lt;/url&gt;&lt;/related-urls&gt;&lt;/urls&gt;&lt;electronic-resource-num&gt;10.1016/j.maturitas.2012.04.004&lt;/electronic-resource-num&gt;&lt;remote-database-name&gt;PMC&lt;/remote-database-name&gt;&lt;/record&gt;&lt;/Cite&gt;&lt;/EndNote&gt;</w:instrText>
      </w:r>
      <w:r w:rsidR="00BC0BF4">
        <w:fldChar w:fldCharType="separate"/>
      </w:r>
      <w:r w:rsidR="003F5AE8" w:rsidRPr="003F5AE8">
        <w:rPr>
          <w:noProof/>
          <w:vertAlign w:val="superscript"/>
        </w:rPr>
        <w:t>7</w:t>
      </w:r>
      <w:r w:rsidR="00BC0BF4">
        <w:fldChar w:fldCharType="end"/>
      </w:r>
      <w:r w:rsidR="00F77B61">
        <w:t xml:space="preserve"> </w:t>
      </w:r>
    </w:p>
    <w:p w14:paraId="0E203368" w14:textId="0BD4FD1A" w:rsidR="00AC1E2E" w:rsidRDefault="006B2D7F" w:rsidP="00CB52C8">
      <w:r>
        <w:t xml:space="preserve">Several studies </w:t>
      </w:r>
      <w:r w:rsidR="00FF02B9">
        <w:t xml:space="preserve">have </w:t>
      </w:r>
      <w:r w:rsidR="00D314AD">
        <w:t>suggest</w:t>
      </w:r>
      <w:r w:rsidR="00FF02B9">
        <w:t>ed</w:t>
      </w:r>
      <w:r w:rsidR="00BA1ECD">
        <w:t xml:space="preserve"> that</w:t>
      </w:r>
      <w:r>
        <w:t xml:space="preserve"> </w:t>
      </w:r>
      <w:r w:rsidR="005025EF">
        <w:t xml:space="preserve">compared with BMI, </w:t>
      </w:r>
      <w:r w:rsidR="00A65925">
        <w:t>central obesity measures</w:t>
      </w:r>
      <w:r>
        <w:t>, including  w</w:t>
      </w:r>
      <w:r w:rsidR="00BE7354">
        <w:t>aist circumference (</w:t>
      </w:r>
      <w:r>
        <w:t>WC)</w:t>
      </w:r>
      <w:r w:rsidR="00BE7354">
        <w:t xml:space="preserve">, </w:t>
      </w:r>
      <w:r w:rsidR="008809C8">
        <w:t>waist to hip ratio (</w:t>
      </w:r>
      <w:r>
        <w:t>WHR</w:t>
      </w:r>
      <w:r w:rsidR="00D314AD">
        <w:t>)</w:t>
      </w:r>
      <w:r w:rsidR="008809C8">
        <w:t xml:space="preserve"> </w:t>
      </w:r>
      <w:r w:rsidR="00BE7354">
        <w:t xml:space="preserve">and </w:t>
      </w:r>
      <w:r w:rsidR="00E9453D">
        <w:t>w</w:t>
      </w:r>
      <w:r w:rsidR="00122B02" w:rsidRPr="00122B02">
        <w:t>aist-to-height ratio (</w:t>
      </w:r>
      <w:proofErr w:type="spellStart"/>
      <w:r w:rsidR="00122B02" w:rsidRPr="00122B02">
        <w:t>WHtR</w:t>
      </w:r>
      <w:proofErr w:type="spellEnd"/>
      <w:r w:rsidR="00122B02" w:rsidRPr="00122B02">
        <w:t>)</w:t>
      </w:r>
      <w:r w:rsidR="00BE7354">
        <w:t xml:space="preserve"> </w:t>
      </w:r>
      <w:r w:rsidR="00E9453D">
        <w:t xml:space="preserve">are superior in </w:t>
      </w:r>
      <w:r w:rsidR="00D314AD">
        <w:t>predict</w:t>
      </w:r>
      <w:r w:rsidR="00E9453D">
        <w:t>ing</w:t>
      </w:r>
      <w:r w:rsidR="00D314AD">
        <w:t xml:space="preserve"> </w:t>
      </w:r>
      <w:r w:rsidR="00771461">
        <w:t xml:space="preserve">visceral adiposity, </w:t>
      </w:r>
      <w:r w:rsidR="00D314AD">
        <w:t>cardiometabolic disease and mortality</w:t>
      </w:r>
      <w:r w:rsidR="003F5AE8">
        <w:t>.</w:t>
      </w:r>
      <w:r w:rsidR="00F94C80">
        <w:fldChar w:fldCharType="begin"/>
      </w:r>
      <w:r w:rsidR="003F5AE8">
        <w:instrText xml:space="preserve"> ADDIN EN.CITE &lt;EndNote&gt;&lt;Cite&gt;&lt;Author&gt;Song&lt;/Author&gt;&lt;Year&gt;2013&lt;/Year&gt;&lt;RecNum&gt;574&lt;/RecNum&gt;&lt;DisplayText&gt;&lt;style face="superscript"&gt;8&lt;/style&gt;&lt;/DisplayText&gt;&lt;record&gt;&lt;rec-number&gt;574&lt;/rec-number&gt;&lt;foreign-keys&gt;&lt;key app="EN" db-id="zzxzpx9es00rtkezw2ppf9ae2v95s9rx2sr0" timestamp="1520738373"&gt;574&lt;/key&gt;&lt;/foreign-keys&gt;&lt;ref-type name="Journal Article"&gt;17&lt;/ref-type&gt;&lt;contributors&gt;&lt;authors&gt;&lt;author&gt;Song, X.&lt;/author&gt;&lt;author&gt;Jousilahti, P.&lt;/author&gt;&lt;author&gt;Stehouwer, C. D. A.&lt;/author&gt;&lt;author&gt;Söderberg, S.&lt;/author&gt;&lt;author&gt;Onat, A.&lt;/author&gt;&lt;author&gt;Laatikainen, T.&lt;/author&gt;&lt;author&gt;Yudkin, J. S.&lt;/author&gt;&lt;author&gt;Dankner, R.&lt;/author&gt;&lt;author&gt;Morris, R.&lt;/author&gt;&lt;author&gt;Tuomilehto, J.&lt;/author&gt;&lt;author&gt;Qiao, Q.&lt;/author&gt;&lt;/authors&gt;&lt;/contributors&gt;&lt;titles&gt;&lt;title&gt;Comparison of various surrogate obesity indicators as predictors of cardiovascular mortality in four European populations&lt;/title&gt;&lt;secondary-title&gt;European Journal Of Clinical Nutrition&lt;/secondary-title&gt;&lt;/titles&gt;&lt;periodical&gt;&lt;full-title&gt;European Journal of Clinical Nutrition&lt;/full-title&gt;&lt;/periodical&gt;&lt;pages&gt;1298&lt;/pages&gt;&lt;volume&gt;67&lt;/volume&gt;&lt;dates&gt;&lt;year&gt;2013&lt;/year&gt;&lt;pub-dates&gt;&lt;date&gt;10/23/online&lt;/date&gt;&lt;/pub-dates&gt;&lt;/dates&gt;&lt;publisher&gt;Macmillan Publishers Limited&lt;/publisher&gt;&lt;work-type&gt;Original Article&lt;/work-type&gt;&lt;urls&gt;&lt;related-urls&gt;&lt;url&gt;http://dx.doi.org/10.1038/ejcn.2013.203&lt;/url&gt;&lt;/related-urls&gt;&lt;/urls&gt;&lt;electronic-resource-num&gt;10.1038/ejcn.2013.203&amp;#xD;https://www.nature.com/articles/ejcn2013203#supplementary-information&lt;/electronic-resource-num&gt;&lt;/record&gt;&lt;/Cite&gt;&lt;/EndNote&gt;</w:instrText>
      </w:r>
      <w:r w:rsidR="00F94C80">
        <w:fldChar w:fldCharType="separate"/>
      </w:r>
      <w:r w:rsidR="003F5AE8" w:rsidRPr="003F5AE8">
        <w:rPr>
          <w:noProof/>
          <w:vertAlign w:val="superscript"/>
        </w:rPr>
        <w:t>8</w:t>
      </w:r>
      <w:r w:rsidR="00F94C80">
        <w:fldChar w:fldCharType="end"/>
      </w:r>
      <w:r w:rsidR="003F5AE8">
        <w:t xml:space="preserve"> </w:t>
      </w:r>
      <w:r w:rsidR="00E9453D">
        <w:t xml:space="preserve"> </w:t>
      </w:r>
      <w:r w:rsidR="001939FC">
        <w:t>In contrast, o</w:t>
      </w:r>
      <w:r w:rsidR="00BA1ECD">
        <w:t>ther</w:t>
      </w:r>
      <w:r w:rsidR="00D314AD">
        <w:t>s</w:t>
      </w:r>
      <w:r w:rsidR="00CD63F9">
        <w:t xml:space="preserve"> </w:t>
      </w:r>
      <w:r w:rsidR="00D314AD">
        <w:t xml:space="preserve">have demonstrated that </w:t>
      </w:r>
      <w:r w:rsidR="007903C8">
        <w:t>these measures</w:t>
      </w:r>
      <w:r w:rsidR="003E1E57">
        <w:t xml:space="preserve"> are </w:t>
      </w:r>
      <w:r w:rsidR="00764769">
        <w:t>highly correlated with BMI</w:t>
      </w:r>
      <w:r w:rsidR="005025EF">
        <w:t xml:space="preserve"> and</w:t>
      </w:r>
      <w:r w:rsidR="005025EF" w:rsidRPr="00995A39">
        <w:t xml:space="preserve"> </w:t>
      </w:r>
      <w:r w:rsidR="00995A39" w:rsidRPr="003B63FA">
        <w:t>have a similar strength of association with cardiovascular disease risk</w:t>
      </w:r>
      <w:r w:rsidR="005025EF">
        <w:t>,</w:t>
      </w:r>
      <w:r w:rsidR="002F0E14">
        <w:t xml:space="preserve"> </w:t>
      </w:r>
      <w:r w:rsidR="00764769">
        <w:t>and</w:t>
      </w:r>
      <w:r w:rsidR="005025EF">
        <w:t xml:space="preserve"> so</w:t>
      </w:r>
      <w:r w:rsidR="00764769">
        <w:t xml:space="preserve"> add little further information</w:t>
      </w:r>
      <w:r w:rsidR="003B63FA" w:rsidRPr="003B63FA">
        <w:t>.</w:t>
      </w:r>
      <w:r w:rsidR="00F367DE" w:rsidRPr="00F367DE">
        <w:rPr>
          <w:noProof/>
          <w:vertAlign w:val="superscript"/>
        </w:rPr>
        <w:t xml:space="preserve"> </w:t>
      </w:r>
      <w:r w:rsidR="00F367DE">
        <w:fldChar w:fldCharType="begin"/>
      </w:r>
      <w:r w:rsidR="003F5AE8">
        <w:instrText xml:space="preserve"> ADDIN EN.CITE &lt;EndNote&gt;&lt;Cite&gt;&lt;Author&gt;The Emerging Risk Factors&lt;/Author&gt;&lt;Year&gt;2011&lt;/Year&gt;&lt;RecNum&gt;569&lt;/RecNum&gt;&lt;DisplayText&gt;&lt;style face="superscript"&gt;9&lt;/style&gt;&lt;/DisplayText&gt;&lt;record&gt;&lt;rec-number&gt;569&lt;/rec-number&gt;&lt;foreign-keys&gt;&lt;key app="EN" db-id="zzxzpx9es00rtkezw2ppf9ae2v95s9rx2sr0" timestamp="1520726238"&gt;569&lt;/key&gt;&lt;/foreign-keys&gt;&lt;ref-type name="Journal Article"&gt;17&lt;/ref-type&gt;&lt;contributors&gt;&lt;authors&gt;&lt;author&gt;The Emerging Risk Factors, Collaboration&lt;/author&gt;&lt;/authors&gt;&lt;/contributors&gt;&lt;titles&gt;&lt;title&gt;Separate and combined associations of body-mass index and abdominal adiposity with cardiovascular disease: collaborative analysis of 58 prospective studies&lt;/title&gt;&lt;secondary-title&gt;The Lancet&lt;/secondary-title&gt;&lt;/titles&gt;&lt;periodical&gt;&lt;full-title&gt;The Lancet&lt;/full-title&gt;&lt;/periodical&gt;&lt;pages&gt;1085-1095&lt;/pages&gt;&lt;volume&gt;377&lt;/volume&gt;&lt;number&gt;9771&lt;/number&gt;&lt;dates&gt;&lt;year&gt;2011&lt;/year&gt;&lt;pub-dates&gt;&lt;date&gt;2011/03/26/&lt;/date&gt;&lt;/pub-dates&gt;&lt;/dates&gt;&lt;isbn&gt;0140-6736&lt;/isbn&gt;&lt;urls&gt;&lt;related-urls&gt;&lt;url&gt;http://www.sciencedirect.com/science/article/pii/S0140673611601050&lt;/url&gt;&lt;/related-urls&gt;&lt;/urls&gt;&lt;electronic-resource-num&gt;https://doi.org/10.1016/S0140-6736(11)60105-0&lt;/electronic-resource-num&gt;&lt;/record&gt;&lt;/Cite&gt;&lt;/EndNote&gt;</w:instrText>
      </w:r>
      <w:r w:rsidR="00F367DE">
        <w:fldChar w:fldCharType="separate"/>
      </w:r>
      <w:r w:rsidR="003F5AE8" w:rsidRPr="003F5AE8">
        <w:rPr>
          <w:noProof/>
          <w:vertAlign w:val="superscript"/>
        </w:rPr>
        <w:t>9</w:t>
      </w:r>
      <w:r w:rsidR="00F367DE">
        <w:fldChar w:fldCharType="end"/>
      </w:r>
      <w:r w:rsidR="00995A39">
        <w:t xml:space="preserve"> </w:t>
      </w:r>
      <w:r w:rsidR="00D314AD">
        <w:t xml:space="preserve"> </w:t>
      </w:r>
      <w:r w:rsidR="00F94C80">
        <w:t>Nevertheless,</w:t>
      </w:r>
      <w:r w:rsidR="00E9453D">
        <w:t xml:space="preserve"> measures of central </w:t>
      </w:r>
      <w:r w:rsidR="005025EF">
        <w:t xml:space="preserve">obesity </w:t>
      </w:r>
      <w:r w:rsidR="00E9453D">
        <w:t xml:space="preserve">are associated with morbidity and mortality independently of BMI and </w:t>
      </w:r>
      <w:r w:rsidR="00F55E3C">
        <w:t>recommended</w:t>
      </w:r>
      <w:r w:rsidR="00481926">
        <w:t xml:space="preserve"> for clinical </w:t>
      </w:r>
      <w:r w:rsidR="00F55E3C">
        <w:t>assessment, particularly</w:t>
      </w:r>
      <w:r w:rsidR="00481926">
        <w:t xml:space="preserve"> </w:t>
      </w:r>
      <w:r w:rsidR="00E9453D">
        <w:t>at low BMI levels</w:t>
      </w:r>
      <w:r w:rsidR="00F367DE">
        <w:fldChar w:fldCharType="begin">
          <w:fldData xml:space="preserve">PEVuZE5vdGU+PENpdGU+PEF1dGhvcj5QaXNjaG9uIDwvQXV0aG9yPjxZZWFyPjIwMDg8L1llYXI+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</w:fldData>
        </w:fldChar>
      </w:r>
      <w:r w:rsidR="003F5AE8">
        <w:instrText xml:space="preserve"> ADDIN EN.CITE </w:instrText>
      </w:r>
      <w:r w:rsidR="003F5AE8">
        <w:fldChar w:fldCharType="begin">
          <w:fldData xml:space="preserve">PEVuZE5vdGU+PENpdGU+PEF1dGhvcj5QaXNjaG9uIDwvQXV0aG9yPjxZZWFyPjIwMDg8L1llYXI+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</w:fldData>
        </w:fldChar>
      </w:r>
      <w:r w:rsidR="003F5AE8">
        <w:instrText xml:space="preserve"> ADDIN EN.CITE.DATA </w:instrText>
      </w:r>
      <w:r w:rsidR="003F5AE8">
        <w:fldChar w:fldCharType="end"/>
      </w:r>
      <w:r w:rsidR="00F367DE">
        <w:fldChar w:fldCharType="separate"/>
      </w:r>
      <w:r w:rsidR="003F5AE8" w:rsidRPr="003F5AE8">
        <w:rPr>
          <w:noProof/>
          <w:vertAlign w:val="superscript"/>
        </w:rPr>
        <w:t>10</w:t>
      </w:r>
      <w:r w:rsidR="00F367DE">
        <w:fldChar w:fldCharType="end"/>
      </w:r>
      <w:r w:rsidR="007D1721">
        <w:t xml:space="preserve"> </w:t>
      </w:r>
      <w:r w:rsidR="00481926">
        <w:t>and</w:t>
      </w:r>
      <w:r w:rsidR="00383E87">
        <w:t xml:space="preserve"> </w:t>
      </w:r>
      <w:r w:rsidR="001939FC">
        <w:t xml:space="preserve">are </w:t>
      </w:r>
      <w:r w:rsidR="00383E87">
        <w:t xml:space="preserve">potentially more </w:t>
      </w:r>
      <w:r w:rsidR="00383E87">
        <w:lastRenderedPageBreak/>
        <w:t>important</w:t>
      </w:r>
      <w:r w:rsidR="00F94C80">
        <w:t xml:space="preserve"> in women.</w:t>
      </w:r>
      <w:r w:rsidR="00F94C80">
        <w:fldChar w:fldCharType="begin"/>
      </w:r>
      <w:r w:rsidR="003F5AE8">
        <w:instrText xml:space="preserve"> ADDIN EN.CITE &lt;EndNote&gt;&lt;Cite&gt;&lt;Author&gt;Peters&lt;/Author&gt;&lt;Year&gt;2018&lt;/Year&gt;&lt;RecNum&gt;567&lt;/RecNum&gt;&lt;DisplayText&gt;&lt;style face="superscript"&gt;11&lt;/style&gt;&lt;/DisplayText&gt;&lt;record&gt;&lt;rec-number&gt;567&lt;/rec-number&gt;&lt;foreign-keys&gt;&lt;key app="EN" db-id="zzxzpx9es00rtkezw2ppf9ae2v95s9rx2sr0" timestamp="1520717747"&gt;567&lt;/key&gt;&lt;/foreign-keys&gt;&lt;ref-type name="Journal Article"&gt;17&lt;/ref-type&gt;&lt;contributors&gt;&lt;authors&gt;&lt;author&gt;Peters, Sanne A. E.&lt;/author&gt;&lt;author&gt;Bots, Sophie H.&lt;/author&gt;&lt;author&gt;Woodward, Mark&lt;/author&gt;&lt;/authors&gt;&lt;/contributors&gt;&lt;titles&gt;&lt;title&gt;Sex Differences in the Association Between Measures of General and Central Adiposity and the Risk of Myocardial Infarction: Results From the UK Biobank&lt;/title&gt;&lt;secondary-title&gt;Journal of the American Heart Association&lt;/secondary-title&gt;&lt;/titles&gt;&lt;periodical&gt;&lt;full-title&gt;Journal of the American Heart Association&lt;/full-title&gt;&lt;/periodical&gt;&lt;volume&gt;7&lt;/volume&gt;&lt;number&gt;5&lt;/number&gt;&lt;dates&gt;&lt;year&gt;2018&lt;/year&gt;&lt;/dates&gt;&lt;urls&gt;&lt;related-urls&gt;&lt;url&gt;http://jaha.ahajournals.org/content/ahaoa/7/5/e008507.full.pdf&lt;/url&gt;&lt;/related-urls&gt;&lt;/urls&gt;&lt;electronic-resource-num&gt;10.1161/jaha.117.008507&lt;/electronic-resource-num&gt;&lt;/record&gt;&lt;/Cite&gt;&lt;/EndNote&gt;</w:instrText>
      </w:r>
      <w:r w:rsidR="00F94C80">
        <w:fldChar w:fldCharType="separate"/>
      </w:r>
      <w:r w:rsidR="003F5AE8" w:rsidRPr="003F5AE8">
        <w:rPr>
          <w:noProof/>
          <w:vertAlign w:val="superscript"/>
        </w:rPr>
        <w:t>11</w:t>
      </w:r>
      <w:r w:rsidR="00F94C80">
        <w:fldChar w:fldCharType="end"/>
      </w:r>
      <w:r w:rsidR="00F94C80">
        <w:t xml:space="preserve"> </w:t>
      </w:r>
      <w:r w:rsidR="00E9453D">
        <w:t xml:space="preserve">Among the </w:t>
      </w:r>
      <w:r w:rsidR="00383E87">
        <w:t xml:space="preserve">central </w:t>
      </w:r>
      <w:r w:rsidR="005025EF">
        <w:t xml:space="preserve">obesity </w:t>
      </w:r>
      <w:r w:rsidR="00E9453D">
        <w:t>measures</w:t>
      </w:r>
      <w:r w:rsidR="00CD63F9">
        <w:t>,</w:t>
      </w:r>
      <w:r w:rsidR="00E9453D">
        <w:t xml:space="preserve"> </w:t>
      </w:r>
      <w:r w:rsidR="00A97AB9">
        <w:t xml:space="preserve">WHR </w:t>
      </w:r>
      <w:r w:rsidR="00383E87">
        <w:t xml:space="preserve">and </w:t>
      </w:r>
      <w:proofErr w:type="spellStart"/>
      <w:r w:rsidR="00383E87">
        <w:t>WHtR</w:t>
      </w:r>
      <w:proofErr w:type="spellEnd"/>
      <w:r w:rsidR="00383E87">
        <w:t xml:space="preserve"> are</w:t>
      </w:r>
      <w:r w:rsidR="00A97AB9">
        <w:t xml:space="preserve"> </w:t>
      </w:r>
      <w:r w:rsidR="00BC4077">
        <w:t xml:space="preserve">probably </w:t>
      </w:r>
      <w:r w:rsidR="005025EF">
        <w:t xml:space="preserve">better </w:t>
      </w:r>
      <w:r w:rsidR="00A97AB9">
        <w:t>predictor</w:t>
      </w:r>
      <w:r w:rsidR="00383E87">
        <w:t>s</w:t>
      </w:r>
      <w:r w:rsidR="00A97AB9">
        <w:t xml:space="preserve"> than </w:t>
      </w:r>
      <w:r w:rsidR="00383E87">
        <w:t>WC, though</w:t>
      </w:r>
      <w:r w:rsidR="001939FC">
        <w:t xml:space="preserve"> </w:t>
      </w:r>
      <w:r w:rsidR="00CD63F9">
        <w:t xml:space="preserve">more complex </w:t>
      </w:r>
      <w:r w:rsidR="00383E87">
        <w:t xml:space="preserve"> to </w:t>
      </w:r>
      <w:r w:rsidR="00CD63F9">
        <w:t xml:space="preserve">determine, and lack </w:t>
      </w:r>
      <w:r w:rsidR="0027283D" w:rsidRPr="0027283D">
        <w:t>standardised measurement protocols</w:t>
      </w:r>
      <w:r w:rsidR="00F367DE">
        <w:t xml:space="preserve">, </w:t>
      </w:r>
      <w:r w:rsidR="0027283D">
        <w:t>reference data</w:t>
      </w:r>
      <w:r w:rsidR="002C0E3D">
        <w:t xml:space="preserve"> and </w:t>
      </w:r>
      <w:r w:rsidR="00E34DD8">
        <w:t>accuracy</w:t>
      </w:r>
      <w:r w:rsidR="0027283D">
        <w:t xml:space="preserve"> </w:t>
      </w:r>
      <w:r w:rsidR="002C0E3D">
        <w:t>in</w:t>
      </w:r>
      <w:r w:rsidR="0027283D">
        <w:t xml:space="preserve"> very obese individuals (BMI&gt;35)</w:t>
      </w:r>
      <w:r w:rsidR="00E34DD8">
        <w:t>.</w:t>
      </w:r>
      <w:r w:rsidR="00716A98">
        <w:fldChar w:fldCharType="begin"/>
      </w:r>
      <w:r w:rsidR="003F5AE8">
        <w:instrText xml:space="preserve"> ADDIN EN.CITE &lt;EndNote&gt;&lt;Cite&gt;&lt;Author&gt;NICE&lt;/Author&gt;&lt;Year&gt;2006&lt;/Year&gt;&lt;RecNum&gt;354&lt;/RecNum&gt;&lt;DisplayText&gt;&lt;style face="superscript"&gt;12&lt;/style&gt;&lt;/DisplayText&gt;&lt;record&gt;&lt;rec-number&gt;354&lt;/rec-number&gt;&lt;foreign-keys&gt;&lt;key app="EN" db-id="zzxzpx9es00rtkezw2ppf9ae2v95s9rx2sr0" timestamp="1415130969"&gt;354&lt;/key&gt;&lt;/foreign-keys&gt;&lt;ref-type name="Report"&gt;27&lt;/ref-type&gt;&lt;contributors&gt;&lt;authors&gt;&lt;author&gt;NICE&lt;/author&gt;&lt;/authors&gt;&lt;/contributors&gt;&lt;titles&gt;&lt;title&gt;Obesity Guidance on the Prevention, Identification, Assessment and Management of Overweight and Obesity in Adults and Children&lt;/title&gt;&lt;/titles&gt;&lt;dates&gt;&lt;year&gt;2006&lt;/year&gt;&lt;/dates&gt;&lt;pub-location&gt;UK&lt;/pub-location&gt;&lt;publisher&gt; National Institute for Health and Clinical Excellence&lt;/publisher&gt;&lt;urls&gt;&lt;/urls&gt;&lt;/record&gt;&lt;/Cite&gt;&lt;/EndNote&gt;</w:instrText>
      </w:r>
      <w:r w:rsidR="00716A98">
        <w:fldChar w:fldCharType="separate"/>
      </w:r>
      <w:r w:rsidR="003F5AE8" w:rsidRPr="003F5AE8">
        <w:rPr>
          <w:noProof/>
          <w:vertAlign w:val="superscript"/>
        </w:rPr>
        <w:t>12</w:t>
      </w:r>
      <w:r w:rsidR="00716A98">
        <w:fldChar w:fldCharType="end"/>
      </w:r>
    </w:p>
    <w:p w14:paraId="2A86E85A" w14:textId="765E604A" w:rsidR="00263B72" w:rsidRPr="005A3381" w:rsidRDefault="00BC4077" w:rsidP="009C4A78">
      <w:r>
        <w:t>O</w:t>
      </w:r>
      <w:r w:rsidR="0027283D">
        <w:t>ther measurement</w:t>
      </w:r>
      <w:r>
        <w:t>s include</w:t>
      </w:r>
      <w:r w:rsidR="0027283D">
        <w:t xml:space="preserve"> skinfold thickness </w:t>
      </w:r>
      <w:r w:rsidR="00B6019F">
        <w:t>(SFT)</w:t>
      </w:r>
      <w:r w:rsidR="00A11966">
        <w:t xml:space="preserve">, </w:t>
      </w:r>
      <w:r w:rsidR="005A3381">
        <w:t xml:space="preserve">with subscapular/abdominal : biceps/triceps SFT </w:t>
      </w:r>
      <w:r w:rsidR="00A11966">
        <w:t xml:space="preserve">a </w:t>
      </w:r>
      <w:r>
        <w:t xml:space="preserve">potential </w:t>
      </w:r>
      <w:r w:rsidR="00F55E3C">
        <w:t>marker of central-to-</w:t>
      </w:r>
      <w:r w:rsidR="00A11966" w:rsidRPr="00A11966">
        <w:t>peripheral</w:t>
      </w:r>
      <w:r w:rsidR="005A3381">
        <w:t xml:space="preserve"> </w:t>
      </w:r>
      <w:r w:rsidR="00A11966" w:rsidRPr="00A11966">
        <w:t>fat distribution</w:t>
      </w:r>
      <w:r w:rsidR="00A11966">
        <w:t xml:space="preserve"> </w:t>
      </w:r>
      <w:r>
        <w:t>that is</w:t>
      </w:r>
      <w:r w:rsidR="00A11966">
        <w:t xml:space="preserve"> associated with cardiovascular morbidity</w:t>
      </w:r>
      <w:r w:rsidR="001939FC">
        <w:t>,</w:t>
      </w:r>
      <w:r w:rsidR="00A11966">
        <w:fldChar w:fldCharType="begin"/>
      </w:r>
      <w:r w:rsidR="003F5AE8">
        <w:instrText xml:space="preserve"> ADDIN EN.CITE &lt;EndNote&gt;&lt;Cite&gt;&lt;Author&gt;Loh&lt;/Author&gt;&lt;Year&gt;2018&lt;/Year&gt;&lt;RecNum&gt;578&lt;/RecNum&gt;&lt;DisplayText&gt;&lt;style face="superscript"&gt;13&lt;/style&gt;&lt;/DisplayText&gt;&lt;record&gt;&lt;rec-number&gt;578&lt;/rec-number&gt;&lt;foreign-keys&gt;&lt;key app="EN" db-id="zzxzpx9es00rtkezw2ppf9ae2v95s9rx2sr0" timestamp="1520765782"&gt;578&lt;/key&gt;&lt;/foreign-keys&gt;&lt;ref-type name="Journal Article"&gt;17&lt;/ref-type&gt;&lt;contributors&gt;&lt;authors&gt;&lt;author&gt;Loh, Wann Jia&lt;/author&gt;&lt;author&gt;Johnston, Desmond G.&lt;/author&gt;&lt;author&gt;Oliver, Nick&lt;/author&gt;&lt;author&gt;Godsland, Ian F.&lt;/author&gt;&lt;/authors&gt;&lt;/contributors&gt;&lt;titles&gt;&lt;title&gt;Skinfold thickness measurements and mortality in white males during 27.7 years of follow-up&lt;/title&gt;&lt;secondary-title&gt;International Journal of Obesity&lt;/secondary-title&gt;&lt;/titles&gt;&lt;periodical&gt;&lt;full-title&gt;International Journal Of Obesity&lt;/full-title&gt;&lt;/periodical&gt;&lt;dates&gt;&lt;year&gt;2018&lt;/year&gt;&lt;pub-dates&gt;&lt;date&gt;2018/02/20&lt;/date&gt;&lt;/pub-dates&gt;&lt;/dates&gt;&lt;isbn&gt;1476-5497&lt;/isbn&gt;&lt;urls&gt;&lt;related-urls&gt;&lt;url&gt;https://doi.org/10.1038/s41366-018-0034-0&lt;/url&gt;&lt;/related-urls&gt;&lt;/urls&gt;&lt;electronic-resource-num&gt;10.1038/s41366-018-0034-0&lt;/electronic-resource-num&gt;&lt;/record&gt;&lt;/Cite&gt;&lt;/EndNote&gt;</w:instrText>
      </w:r>
      <w:r w:rsidR="00A11966">
        <w:fldChar w:fldCharType="separate"/>
      </w:r>
      <w:r w:rsidR="003F5AE8" w:rsidRPr="003F5AE8">
        <w:rPr>
          <w:noProof/>
          <w:vertAlign w:val="superscript"/>
        </w:rPr>
        <w:t>13</w:t>
      </w:r>
      <w:r w:rsidR="00A11966">
        <w:fldChar w:fldCharType="end"/>
      </w:r>
      <w:r>
        <w:t xml:space="preserve"> and  b</w:t>
      </w:r>
      <w:r w:rsidR="0027283D">
        <w:t>ioelectrical impedance</w:t>
      </w:r>
      <w:r w:rsidR="0031206D">
        <w:t xml:space="preserve"> (BIA) which is highly correlated with direct </w:t>
      </w:r>
      <w:r w:rsidR="007330CB">
        <w:t>measures of body fat,</w:t>
      </w:r>
      <w:r w:rsidR="00C94F22">
        <w:t xml:space="preserve"> </w:t>
      </w:r>
      <w:r w:rsidR="006A72B5">
        <w:t xml:space="preserve">but </w:t>
      </w:r>
      <w:r>
        <w:t>dependent on several conditions for accuracy.</w:t>
      </w:r>
      <w:r w:rsidR="006A72B5">
        <w:fldChar w:fldCharType="begin"/>
      </w:r>
      <w:r w:rsidR="003F5AE8">
        <w:instrText xml:space="preserve"> ADDIN EN.CITE &lt;EndNote&gt;&lt;Cite&gt;&lt;Author&gt;Dehghan&lt;/Author&gt;&lt;Year&gt;2008&lt;/Year&gt;&lt;RecNum&gt;579&lt;/RecNum&gt;&lt;DisplayText&gt;&lt;style face="superscript"&gt;14&lt;/style&gt;&lt;/DisplayText&gt;&lt;record&gt;&lt;rec-number&gt;579&lt;/rec-number&gt;&lt;foreign-keys&gt;&lt;key app="EN" db-id="zzxzpx9es00rtkezw2ppf9ae2v95s9rx2sr0" timestamp="1520767498"&gt;579&lt;/key&gt;&lt;/foreign-keys&gt;&lt;ref-type name="Journal Article"&gt;17&lt;/ref-type&gt;&lt;contributors&gt;&lt;authors&gt;&lt;author&gt;Dehghan, Mahshid&lt;/author&gt;&lt;author&gt;Merchant, Anwar T.&lt;/author&gt;&lt;/authors&gt;&lt;/contributors&gt;&lt;titles&gt;&lt;title&gt;Is bioelectrical impedance accurate for use in large epidemiological studies?&lt;/title&gt;&lt;secondary-title&gt;Nutrition Journal&lt;/secondary-title&gt;&lt;/titles&gt;&lt;periodical&gt;&lt;full-title&gt;Nutrition Journal&lt;/full-title&gt;&lt;/periodical&gt;&lt;pages&gt;26-26&lt;/pages&gt;&lt;volume&gt;7&lt;/volume&gt;&lt;dates&gt;&lt;year&gt;2008&lt;/year&gt;&lt;pub-dates&gt;&lt;date&gt;09/09&amp;#xD;10/19/received&amp;#xD;09/09/accepted&lt;/date&gt;&lt;/pub-dates&gt;&lt;/dates&gt;&lt;publisher&gt;BioMed Central&lt;/publisher&gt;&lt;isbn&gt;1475-2891&lt;/isbn&gt;&lt;accession-num&gt;PMC2543039&lt;/accession-num&gt;&lt;urls&gt;&lt;related-urls&gt;&lt;url&gt;http://www.ncbi.nlm.nih.gov/pmc/articles/PMC2543039/&lt;/url&gt;&lt;/related-urls&gt;&lt;/urls&gt;&lt;electronic-resource-num&gt;10.1186/1475-2891-7-26&lt;/electronic-resource-num&gt;&lt;remote-database-name&gt;PMC&lt;/remote-database-name&gt;&lt;/record&gt;&lt;/Cite&gt;&lt;/EndNote&gt;</w:instrText>
      </w:r>
      <w:r w:rsidR="006A72B5">
        <w:fldChar w:fldCharType="separate"/>
      </w:r>
      <w:r w:rsidR="003F5AE8" w:rsidRPr="003F5AE8">
        <w:rPr>
          <w:noProof/>
          <w:vertAlign w:val="superscript"/>
        </w:rPr>
        <w:t>14</w:t>
      </w:r>
      <w:r w:rsidR="006A72B5">
        <w:fldChar w:fldCharType="end"/>
      </w:r>
      <w:r>
        <w:t xml:space="preserve"> </w:t>
      </w:r>
      <w:r w:rsidR="00C94F22">
        <w:t>T</w:t>
      </w:r>
      <w:r w:rsidR="00122B02">
        <w:t>he limited available evidence does not suggest these</w:t>
      </w:r>
      <w:r w:rsidR="0027283D">
        <w:t xml:space="preserve"> have better or additional predictive ability for </w:t>
      </w:r>
      <w:r w:rsidR="00F55E3C">
        <w:t xml:space="preserve">disease </w:t>
      </w:r>
      <w:r w:rsidR="0027283D">
        <w:t xml:space="preserve">risk in comparison with BMI, WC or WHR. </w:t>
      </w:r>
    </w:p>
    <w:p w14:paraId="148C994B" w14:textId="4D0E80A3" w:rsidR="009C4A78" w:rsidRPr="004B5279" w:rsidRDefault="00FF4A0F" w:rsidP="009C4A78">
      <w:pPr>
        <w:rPr>
          <w:b/>
          <w:i/>
        </w:rPr>
      </w:pPr>
      <w:r w:rsidRPr="004B5279">
        <w:rPr>
          <w:b/>
          <w:i/>
        </w:rPr>
        <w:t>Measurement in children</w:t>
      </w:r>
    </w:p>
    <w:p w14:paraId="70E1887E" w14:textId="04FE8140" w:rsidR="00B6019F" w:rsidRDefault="00B6019F" w:rsidP="002A3C04">
      <w:r>
        <w:t xml:space="preserve">In children </w:t>
      </w:r>
      <w:r w:rsidR="00B016AB">
        <w:t xml:space="preserve">the assessment of </w:t>
      </w:r>
      <w:r>
        <w:t xml:space="preserve">BMI needs to </w:t>
      </w:r>
      <w:r w:rsidR="005E7166">
        <w:t>be standardised for</w:t>
      </w:r>
      <w:r w:rsidR="00B016AB">
        <w:t xml:space="preserve"> </w:t>
      </w:r>
      <w:r w:rsidR="002D2180">
        <w:t xml:space="preserve">age and sex </w:t>
      </w:r>
      <w:r>
        <w:t xml:space="preserve">to account for differential growth patterns. </w:t>
      </w:r>
      <w:r w:rsidR="00925FB4">
        <w:t xml:space="preserve"> </w:t>
      </w:r>
      <w:r w:rsidR="008A66BB">
        <w:t xml:space="preserve">Obesity is defined </w:t>
      </w:r>
      <w:r w:rsidR="002D2180">
        <w:t>using</w:t>
      </w:r>
      <w:r w:rsidR="008A66BB">
        <w:t xml:space="preserve"> thresholds applied to </w:t>
      </w:r>
      <w:r w:rsidR="002D2180">
        <w:t xml:space="preserve">one of several </w:t>
      </w:r>
      <w:r w:rsidR="008A66BB">
        <w:t>reference populations</w:t>
      </w:r>
      <w:r w:rsidR="002D2180">
        <w:t xml:space="preserve">, each </w:t>
      </w:r>
      <w:r w:rsidR="002A3C04">
        <w:t xml:space="preserve"> </w:t>
      </w:r>
      <w:r w:rsidR="002D2180">
        <w:t>with</w:t>
      </w:r>
      <w:r w:rsidR="002A3C04">
        <w:t xml:space="preserve"> certain advantages</w:t>
      </w:r>
      <w:r w:rsidR="002D2180">
        <w:t>.</w:t>
      </w:r>
      <w:r w:rsidR="002A3C04">
        <w:fldChar w:fldCharType="begin"/>
      </w:r>
      <w:r w:rsidR="003F5AE8">
        <w:instrText xml:space="preserve"> ADDIN EN.CITE &lt;EndNote&gt;&lt;Cite&gt;&lt;Author&gt;Health&lt;/Author&gt;&lt;Year&gt; 2012&lt;/Year&gt;&lt;RecNum&gt;582&lt;/RecNum&gt;&lt;DisplayText&gt;&lt;style face="superscript"&gt;15&lt;/style&gt;&lt;/DisplayText&gt;&lt;record&gt;&lt;rec-number&gt;582&lt;/rec-number&gt;&lt;foreign-keys&gt;&lt;key app="EN" db-id="zzxzpx9es00rtkezw2ppf9ae2v95s9rx2sr0" timestamp="1520779741"&gt;582&lt;/key&gt;&lt;/foreign-keys&gt;&lt;ref-type name="Report"&gt;27&lt;/ref-type&gt;&lt;contributors&gt;&lt;authors&gt;&lt;author&gt;Scientific Advisory Committee on Nutrition; Royal College of Paediatrics and Child Health&lt;/author&gt;&lt;/authors&gt;&lt;/contributors&gt;&lt;titles&gt;&lt;title&gt;Consideration of Issues Around the Use of BMI Centile Thresholds for Defining Underweight, Overweight and Obesity in Children Aged 2-18 Years in the UK.&lt;/title&gt;&lt;/titles&gt;&lt;dates&gt;&lt;year&gt; 2012&lt;/year&gt;&lt;/dates&gt;&lt;pub-location&gt;London&lt;/pub-location&gt;&lt;publisher&gt;Scientific Advisory Committee on Nutrition, Royal College of Paediatrics and Child Health&lt;/publisher&gt;&lt;urls&gt;&lt;/urls&gt;&lt;/record&gt;&lt;/Cite&gt;&lt;/EndNote&gt;</w:instrText>
      </w:r>
      <w:r w:rsidR="002A3C04">
        <w:fldChar w:fldCharType="separate"/>
      </w:r>
      <w:r w:rsidR="003F5AE8" w:rsidRPr="003F5AE8">
        <w:rPr>
          <w:noProof/>
          <w:vertAlign w:val="superscript"/>
        </w:rPr>
        <w:t>15</w:t>
      </w:r>
      <w:r w:rsidR="002A3C04">
        <w:fldChar w:fldCharType="end"/>
      </w:r>
      <w:r w:rsidR="002D2180" w:rsidRPr="002D2180">
        <w:t xml:space="preserve"> </w:t>
      </w:r>
      <w:r w:rsidR="002D2180">
        <w:t>Conventional statistical approaches are used to define obesity, with different thresholds being applied for clinical or epidemiological purposes (95</w:t>
      </w:r>
      <w:r w:rsidR="002D2180" w:rsidRPr="00EB056F">
        <w:rPr>
          <w:vertAlign w:val="superscript"/>
        </w:rPr>
        <w:t>th</w:t>
      </w:r>
      <w:r w:rsidR="002D2180">
        <w:t xml:space="preserve"> and 98</w:t>
      </w:r>
      <w:r w:rsidR="002D2180" w:rsidRPr="006B3644">
        <w:rPr>
          <w:vertAlign w:val="superscript"/>
        </w:rPr>
        <w:t>th</w:t>
      </w:r>
      <w:r w:rsidR="002D2180">
        <w:t xml:space="preserve"> percentiles respectively in UK), </w:t>
      </w:r>
      <w:r w:rsidR="003A2D40">
        <w:t xml:space="preserve">although the </w:t>
      </w:r>
      <w:r w:rsidR="003A2D40" w:rsidRPr="005F1846">
        <w:t xml:space="preserve">International Obesity Taskforce thresholds </w:t>
      </w:r>
      <w:r w:rsidR="003A2D40">
        <w:t>are aligned to obesity cut-offs for adults (30kg/m</w:t>
      </w:r>
      <w:r w:rsidR="003A2D40" w:rsidRPr="002A3C04">
        <w:rPr>
          <w:vertAlign w:val="superscript"/>
        </w:rPr>
        <w:t>2</w:t>
      </w:r>
      <w:r w:rsidR="003A2D40">
        <w:t>)</w:t>
      </w:r>
      <w:r w:rsidR="008A66BB">
        <w:t xml:space="preserve">. </w:t>
      </w:r>
      <w:r w:rsidR="003A2D40">
        <w:t xml:space="preserve">It is also important to consider </w:t>
      </w:r>
      <w:r w:rsidR="00E34DD8">
        <w:t>ethnicity</w:t>
      </w:r>
      <w:r w:rsidR="00944757">
        <w:fldChar w:fldCharType="begin">
          <w:fldData xml:space="preserve">PEVuZE5vdGU+PENpdGU+PEF1dGhvcj5IdWRkYTwvQXV0aG9yPjxZZWFyPjIwMTc8L1llYXI+PFJl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</w:fldData>
        </w:fldChar>
      </w:r>
      <w:r w:rsidR="003F5AE8">
        <w:instrText xml:space="preserve"> ADDIN EN.CITE </w:instrText>
      </w:r>
      <w:r w:rsidR="003F5AE8">
        <w:fldChar w:fldCharType="begin">
          <w:fldData xml:space="preserve">PEVuZE5vdGU+PENpdGU+PEF1dGhvcj5IdWRkYTwvQXV0aG9yPjxZZWFyPjIwMTc8L1llYXI+PFJl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</w:fldData>
        </w:fldChar>
      </w:r>
      <w:r w:rsidR="003F5AE8">
        <w:instrText xml:space="preserve"> ADDIN EN.CITE.DATA </w:instrText>
      </w:r>
      <w:r w:rsidR="003F5AE8">
        <w:fldChar w:fldCharType="end"/>
      </w:r>
      <w:r w:rsidR="00944757">
        <w:fldChar w:fldCharType="separate"/>
      </w:r>
      <w:r w:rsidR="003F5AE8" w:rsidRPr="003F5AE8">
        <w:rPr>
          <w:noProof/>
          <w:vertAlign w:val="superscript"/>
        </w:rPr>
        <w:t>16</w:t>
      </w:r>
      <w:r w:rsidR="00944757">
        <w:fldChar w:fldCharType="end"/>
      </w:r>
      <w:r w:rsidR="00944757">
        <w:t xml:space="preserve"> </w:t>
      </w:r>
      <w:r w:rsidR="003A2D40">
        <w:t xml:space="preserve">and pubertal stage. </w:t>
      </w:r>
      <w:r w:rsidR="00D53B69">
        <w:t xml:space="preserve">Compared to direct measures, </w:t>
      </w:r>
      <w:r w:rsidR="002C0E3D">
        <w:t xml:space="preserve">the </w:t>
      </w:r>
      <w:r w:rsidR="00D53B69">
        <w:t xml:space="preserve">use of BMI to diagnose obesity </w:t>
      </w:r>
      <w:r w:rsidR="00F55E3C">
        <w:t>i</w:t>
      </w:r>
      <w:r w:rsidR="007950F3">
        <w:t xml:space="preserve">n </w:t>
      </w:r>
      <w:r w:rsidR="003A2D40">
        <w:t>children</w:t>
      </w:r>
      <w:r w:rsidR="00D53B69">
        <w:t xml:space="preserve"> </w:t>
      </w:r>
      <w:r w:rsidR="00E22DD7">
        <w:t xml:space="preserve">has high specificity and reasonable </w:t>
      </w:r>
      <w:r w:rsidR="00E22DD7" w:rsidRPr="00E22DD7">
        <w:t>sensit</w:t>
      </w:r>
      <w:r w:rsidR="00F55E3C">
        <w:t>ivity (0.73)</w:t>
      </w:r>
      <w:r w:rsidR="00E22DD7" w:rsidRPr="00E22DD7">
        <w:t>.</w:t>
      </w:r>
      <w:r w:rsidR="00536824">
        <w:fldChar w:fldCharType="begin">
          <w:fldData xml:space="preserve">PEVuZE5vdGU+PENpdGU+PEF1dGhvcj5KYXZlZDwvQXV0aG9yPjxZZWFyPjIwMTU8L1llYXI+PFJl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=
</w:fldData>
        </w:fldChar>
      </w:r>
      <w:r w:rsidR="00F31888">
        <w:instrText xml:space="preserve"> ADDIN EN.CITE </w:instrText>
      </w:r>
      <w:r w:rsidR="00F31888">
        <w:fldChar w:fldCharType="begin">
          <w:fldData xml:space="preserve">PEVuZE5vdGU+PENpdGU+PEF1dGhvcj5KYXZlZDwvQXV0aG9yPjxZZWFyPjIwMTU8L1llYXI+PFJl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=
</w:fldData>
        </w:fldChar>
      </w:r>
      <w:r w:rsidR="00F31888">
        <w:instrText xml:space="preserve"> ADDIN EN.CITE.DATA </w:instrText>
      </w:r>
      <w:r w:rsidR="00F31888">
        <w:fldChar w:fldCharType="end"/>
      </w:r>
      <w:r w:rsidR="00536824">
        <w:fldChar w:fldCharType="separate"/>
      </w:r>
      <w:r w:rsidR="00F31888" w:rsidRPr="00F31888">
        <w:rPr>
          <w:noProof/>
          <w:vertAlign w:val="superscript"/>
        </w:rPr>
        <w:t>17</w:t>
      </w:r>
      <w:r w:rsidR="00536824">
        <w:fldChar w:fldCharType="end"/>
      </w:r>
      <w:r w:rsidR="00E22DD7" w:rsidRPr="00E22DD7">
        <w:t xml:space="preserve">  </w:t>
      </w:r>
      <w:r w:rsidRPr="00B6019F">
        <w:t xml:space="preserve"> </w:t>
      </w:r>
    </w:p>
    <w:p w14:paraId="317A78D5" w14:textId="4C7B5362" w:rsidR="00A0016E" w:rsidRDefault="00B6019F" w:rsidP="009C4A78">
      <w:r>
        <w:t xml:space="preserve">In addition to standardised BMI, WC, WHR, </w:t>
      </w:r>
      <w:proofErr w:type="spellStart"/>
      <w:r w:rsidR="00A0016E">
        <w:t>WHtR</w:t>
      </w:r>
      <w:proofErr w:type="spellEnd"/>
      <w:r w:rsidR="00A0016E">
        <w:t xml:space="preserve"> and </w:t>
      </w:r>
      <w:r>
        <w:t xml:space="preserve">SFT </w:t>
      </w:r>
      <w:r w:rsidR="00AD49A7">
        <w:t>have been</w:t>
      </w:r>
      <w:r>
        <w:t xml:space="preserve"> used as indirect measures of </w:t>
      </w:r>
      <w:r w:rsidR="00D53B69">
        <w:t>obesity</w:t>
      </w:r>
      <w:r>
        <w:t xml:space="preserve"> in children. </w:t>
      </w:r>
      <w:r w:rsidR="00DE187C">
        <w:t>A</w:t>
      </w:r>
      <w:r w:rsidR="00AE2BF1">
        <w:t xml:space="preserve">ll </w:t>
      </w:r>
      <w:r w:rsidR="00A0016E">
        <w:t xml:space="preserve">are correlated </w:t>
      </w:r>
      <w:r w:rsidR="00AE2BF1">
        <w:t xml:space="preserve">with </w:t>
      </w:r>
      <w:r w:rsidR="003A2D40">
        <w:t>direct</w:t>
      </w:r>
      <w:r w:rsidR="00D53B69" w:rsidRPr="00D53B69">
        <w:t xml:space="preserve"> </w:t>
      </w:r>
      <w:r w:rsidR="00D53B69">
        <w:t>adiposity measures</w:t>
      </w:r>
      <w:r w:rsidR="00DE2BC4">
        <w:t xml:space="preserve"> </w:t>
      </w:r>
      <w:r w:rsidR="003A2D40">
        <w:t xml:space="preserve">and with </w:t>
      </w:r>
      <w:r w:rsidR="00DE187C">
        <w:t>cardiovascular risk factors</w:t>
      </w:r>
      <w:r w:rsidR="005F3E53">
        <w:fldChar w:fldCharType="begin"/>
      </w:r>
      <w:r w:rsidR="00F31888">
        <w:instrText xml:space="preserve"> ADDIN EN.CITE &lt;EndNote&gt;&lt;Cite&gt;&lt;Author&gt;Sardinha&lt;/Author&gt;&lt;Year&gt;2016&lt;/Year&gt;&lt;RecNum&gt;587&lt;/RecNum&gt;&lt;DisplayText&gt;&lt;style face="superscript"&gt;18&lt;/style&gt;&lt;/DisplayText&gt;&lt;record&gt;&lt;rec-number&gt;587&lt;/rec-number&gt;&lt;foreign-keys&gt;&lt;key app="EN" db-id="zzxzpx9es00rtkezw2ppf9ae2v95s9rx2sr0" timestamp="1520783329"&gt;587&lt;/key&gt;&lt;/foreign-keys&gt;&lt;ref-type name="Journal Article"&gt;17&lt;/ref-type&gt;&lt;contributors&gt;&lt;authors&gt;&lt;author&gt;Sardinha, Luís B.&lt;/author&gt;&lt;author&gt;Santos, Diana A.&lt;/author&gt;&lt;author&gt;Silva, Analiza M.&lt;/author&gt;&lt;author&gt;Grøntved, Anders&lt;/author&gt;&lt;author&gt;Andersen, Lars B.&lt;/author&gt;&lt;author&gt;Ekelund, Ulf&lt;/author&gt;&lt;/authors&gt;&lt;/contributors&gt;&lt;titles&gt;&lt;title&gt;A Comparison between BMI, Waist Circumference, and Waist-To-Height Ratio for Identifying Cardio-Metabolic Risk in Children and Adolescents&lt;/title&gt;&lt;secondary-title&gt;PLoS ONE&lt;/secondary-title&gt;&lt;/titles&gt;&lt;periodical&gt;&lt;full-title&gt;PLoS One&lt;/full-title&gt;&lt;abbr-1&gt;PloS one&lt;/abbr-1&gt;&lt;/periodical&gt;&lt;pages&gt;e0149351&lt;/pages&gt;&lt;volume&gt;11&lt;/volume&gt;&lt;number&gt;2&lt;/number&gt;&lt;dates&gt;&lt;year&gt;2016&lt;/year&gt;&lt;pub-dates&gt;&lt;date&gt;02/22&amp;#xD;08/20/received&amp;#xD;01/29/accepted&lt;/date&gt;&lt;/pub-dates&gt;&lt;/dates&gt;&lt;pub-location&gt;San Francisco, CA USA&lt;/pub-location&gt;&lt;publisher&gt;Public Library of Science&lt;/publisher&gt;&lt;isbn&gt;1932-6203&lt;/isbn&gt;&lt;accession-num&gt;PMC4762486&lt;/accession-num&gt;&lt;urls&gt;&lt;related-urls&gt;&lt;url&gt;http://www.ncbi.nlm.nih.gov/pmc/articles/PMC4762486/&lt;/url&gt;&lt;/related-urls&gt;&lt;/urls&gt;&lt;electronic-resource-num&gt;10.1371/journal.pone.0149351&lt;/electronic-resource-num&gt;&lt;remote-database-name&gt;PMC&lt;/remote-database-name&gt;&lt;/record&gt;&lt;/Cite&gt;&lt;/EndNote&gt;</w:instrText>
      </w:r>
      <w:r w:rsidR="005F3E53">
        <w:fldChar w:fldCharType="separate"/>
      </w:r>
      <w:r w:rsidR="00F31888" w:rsidRPr="00F31888">
        <w:rPr>
          <w:noProof/>
          <w:vertAlign w:val="superscript"/>
        </w:rPr>
        <w:t>18</w:t>
      </w:r>
      <w:r w:rsidR="005F3E53">
        <w:fldChar w:fldCharType="end"/>
      </w:r>
      <w:r w:rsidR="00AE2BF1">
        <w:t>.</w:t>
      </w:r>
      <w:r w:rsidR="00B26561">
        <w:t xml:space="preserve"> </w:t>
      </w:r>
      <w:r w:rsidR="00A0016E">
        <w:t>A systematic review of t</w:t>
      </w:r>
      <w:r w:rsidR="00B26561">
        <w:t xml:space="preserve">he diagnostic accuracy of these measures </w:t>
      </w:r>
      <w:r w:rsidR="00DE187C">
        <w:t>compared</w:t>
      </w:r>
      <w:r w:rsidR="00B26561">
        <w:t xml:space="preserve"> to reference </w:t>
      </w:r>
      <w:r w:rsidR="00F55E3C">
        <w:t xml:space="preserve">body fat </w:t>
      </w:r>
      <w:r w:rsidR="00B26561">
        <w:t xml:space="preserve">measures </w:t>
      </w:r>
      <w:r w:rsidR="002D4EDC">
        <w:t>showed that</w:t>
      </w:r>
      <w:r w:rsidR="001939FC">
        <w:t xml:space="preserve"> for obesity</w:t>
      </w:r>
      <w:r w:rsidR="002D4EDC">
        <w:t xml:space="preserve"> </w:t>
      </w:r>
      <w:r w:rsidR="00B26561">
        <w:t xml:space="preserve">all had reasonable discriminative ability, </w:t>
      </w:r>
      <w:r w:rsidR="00A73895">
        <w:t>but</w:t>
      </w:r>
      <w:r w:rsidR="00973867">
        <w:t xml:space="preserve"> they</w:t>
      </w:r>
      <w:r w:rsidR="00B26561">
        <w:t xml:space="preserve"> were less good at assessing the degree of adiposity</w:t>
      </w:r>
      <w:r w:rsidR="005F3E53">
        <w:fldChar w:fldCharType="begin"/>
      </w:r>
      <w:r w:rsidR="00F31888">
        <w:instrText xml:space="preserve"> ADDIN EN.CITE &lt;EndNote&gt;&lt;Cite&gt;&lt;Author&gt;Simmonds&lt;/Author&gt;&lt;Year&gt;2015&lt;/Year&gt;&lt;RecNum&gt;586&lt;/RecNum&gt;&lt;DisplayText&gt;&lt;style face="superscript"&gt;19&lt;/style&gt;&lt;/DisplayText&gt;&lt;record&gt;&lt;rec-number&gt;586&lt;/rec-number&gt;&lt;foreign-keys&gt;&lt;key app="EN" db-id="zzxzpx9es00rtkezw2ppf9ae2v95s9rx2sr0" timestamp="1520782474"&gt;586&lt;/key&gt;&lt;/foreign-keys&gt;&lt;ref-type name="Book"&gt;6&lt;/ref-type&gt;&lt;contributors&gt;&lt;authors&gt;&lt;author&gt;Simmonds, Mark&lt;/author&gt;&lt;author&gt;Burch, Jane&lt;/author&gt;&lt;author&gt;Llewellyn, Alexis&lt;/author&gt;&lt;author&gt;Griffiths, Claire&lt;/author&gt;&lt;author&gt;Yang, Huiqin&lt;/author&gt;&lt;author&gt;Owen, Christopher&lt;/author&gt;&lt;author&gt;Duffy, Steven&lt;/author&gt;&lt;author&gt;Woolacott, Nerys&lt;/author&gt;&lt;/authors&gt;&lt;/contributors&gt;&lt;titles&gt;&lt;title&gt;The use of measures of obesity in childhood for predicting obesity and the development of obesity-related diseases in adulthood: A systematic review and meta-analysis&lt;/title&gt;&lt;/titles&gt;&lt;pages&gt;1-336&lt;/pages&gt;&lt;volume&gt;19&lt;/volume&gt;&lt;dates&gt;&lt;year&gt;2015&lt;/year&gt;&lt;/dates&gt;&lt;urls&gt;&lt;/urls&gt;&lt;electronic-resource-num&gt;10.3310/hta19430&lt;/electronic-resource-num&gt;&lt;/record&gt;&lt;/Cite&gt;&lt;/EndNote&gt;</w:instrText>
      </w:r>
      <w:r w:rsidR="005F3E53">
        <w:fldChar w:fldCharType="separate"/>
      </w:r>
      <w:r w:rsidR="00F31888" w:rsidRPr="00F31888">
        <w:rPr>
          <w:noProof/>
          <w:vertAlign w:val="superscript"/>
        </w:rPr>
        <w:t>19</w:t>
      </w:r>
      <w:r w:rsidR="005F3E53">
        <w:fldChar w:fldCharType="end"/>
      </w:r>
      <w:r w:rsidR="00B26561">
        <w:t xml:space="preserve">. </w:t>
      </w:r>
      <w:r w:rsidR="00866CD3">
        <w:t xml:space="preserve">Among measures of central obesity, </w:t>
      </w:r>
      <w:proofErr w:type="spellStart"/>
      <w:r w:rsidR="00866CD3" w:rsidRPr="00B26561">
        <w:t>WHtR</w:t>
      </w:r>
      <w:proofErr w:type="spellEnd"/>
      <w:r w:rsidR="00866CD3" w:rsidRPr="00B26561">
        <w:t xml:space="preserve"> was more accurate than WC </w:t>
      </w:r>
      <w:r w:rsidR="00866CD3">
        <w:t xml:space="preserve">or WHR. </w:t>
      </w:r>
      <w:r w:rsidR="00B26561">
        <w:t xml:space="preserve">Where direct comparisons with BMI were undertaken, </w:t>
      </w:r>
      <w:r w:rsidR="002D4EDC">
        <w:t xml:space="preserve">none were </w:t>
      </w:r>
      <w:r w:rsidR="00B26561">
        <w:t xml:space="preserve">found to be superior </w:t>
      </w:r>
      <w:r w:rsidR="001B7719">
        <w:t>in defining obesity</w:t>
      </w:r>
      <w:r w:rsidR="00B26561">
        <w:t xml:space="preserve"> although s</w:t>
      </w:r>
      <w:r w:rsidR="00B26561" w:rsidRPr="00B26561">
        <w:t>um SFT</w:t>
      </w:r>
      <w:r w:rsidR="00EB056F">
        <w:t xml:space="preserve"> (</w:t>
      </w:r>
      <w:r w:rsidR="009923E9">
        <w:t xml:space="preserve">usually biceps, triceps, </w:t>
      </w:r>
      <w:proofErr w:type="spellStart"/>
      <w:r w:rsidR="009923E9">
        <w:t>suprailiac</w:t>
      </w:r>
      <w:proofErr w:type="spellEnd"/>
      <w:r w:rsidR="009923E9">
        <w:t xml:space="preserve"> and subscapular</w:t>
      </w:r>
      <w:r w:rsidR="00EB056F">
        <w:t xml:space="preserve">) </w:t>
      </w:r>
      <w:r w:rsidR="00B26561">
        <w:t xml:space="preserve"> is a useful supplementary measure</w:t>
      </w:r>
      <w:r w:rsidR="005F3E53">
        <w:fldChar w:fldCharType="begin"/>
      </w:r>
      <w:r w:rsidR="00F31888">
        <w:instrText xml:space="preserve"> ADDIN EN.CITE &lt;EndNote&gt;&lt;Cite&gt;&lt;Author&gt;Simmonds&lt;/Author&gt;&lt;Year&gt;2015&lt;/Year&gt;&lt;RecNum&gt;586&lt;/RecNum&gt;&lt;DisplayText&gt;&lt;style face="superscript"&gt;19&lt;/style&gt;&lt;/DisplayText&gt;&lt;record&gt;&lt;rec-number&gt;586&lt;/rec-number&gt;&lt;foreign-keys&gt;&lt;key app="EN" db-id="zzxzpx9es00rtkezw2ppf9ae2v95s9rx2sr0" timestamp="1520782474"&gt;586&lt;/key&gt;&lt;/foreign-keys&gt;&lt;ref-type name="Book"&gt;6&lt;/ref-type&gt;&lt;contributors&gt;&lt;authors&gt;&lt;author&gt;Simmonds, Mark&lt;/author&gt;&lt;author&gt;Burch, Jane&lt;/author&gt;&lt;author&gt;Llewellyn, Alexis&lt;/author&gt;&lt;author&gt;Griffiths, Claire&lt;/author&gt;&lt;author&gt;Yang, Huiqin&lt;/author&gt;&lt;author&gt;Owen, Christopher&lt;/author&gt;&lt;author&gt;Duffy, Steven&lt;/author&gt;&lt;author&gt;Woolacott, Nerys&lt;/author&gt;&lt;/authors&gt;&lt;/contributors&gt;&lt;titles&gt;&lt;title&gt;The use of measures of obesity in childhood for predicting obesity and the development of obesity-related diseases in adulthood: A systematic review and meta-analysis&lt;/title&gt;&lt;/titles&gt;&lt;pages&gt;1-336&lt;/pages&gt;&lt;volume&gt;19&lt;/volume&gt;&lt;dates&gt;&lt;year&gt;2015&lt;/year&gt;&lt;/dates&gt;&lt;urls&gt;&lt;/urls&gt;&lt;electronic-resource-num&gt;10.3310/hta19430&lt;/electronic-resource-num&gt;&lt;/record&gt;&lt;/Cite&gt;&lt;/EndNote&gt;</w:instrText>
      </w:r>
      <w:r w:rsidR="005F3E53">
        <w:fldChar w:fldCharType="separate"/>
      </w:r>
      <w:r w:rsidR="00F31888" w:rsidRPr="00F31888">
        <w:rPr>
          <w:noProof/>
          <w:vertAlign w:val="superscript"/>
        </w:rPr>
        <w:t>19</w:t>
      </w:r>
      <w:r w:rsidR="005F3E53">
        <w:fldChar w:fldCharType="end"/>
      </w:r>
      <w:r w:rsidR="00D53B69">
        <w:t xml:space="preserve">. </w:t>
      </w:r>
      <w:r w:rsidR="00A0016E">
        <w:t xml:space="preserve"> </w:t>
      </w:r>
      <w:r w:rsidR="00DE187C">
        <w:t xml:space="preserve"> BIA </w:t>
      </w:r>
      <w:r w:rsidR="00A0016E">
        <w:t>is</w:t>
      </w:r>
      <w:r w:rsidR="007C2F94">
        <w:t xml:space="preserve"> a</w:t>
      </w:r>
      <w:r w:rsidR="00DE187C">
        <w:t>lso a</w:t>
      </w:r>
      <w:r w:rsidR="007C2F94">
        <w:t xml:space="preserve"> potentially promising measure</w:t>
      </w:r>
      <w:r w:rsidR="00A0016E">
        <w:t xml:space="preserve">, but highly dependent on </w:t>
      </w:r>
      <w:r w:rsidR="0055040E">
        <w:t>the device and prediction equation utilised</w:t>
      </w:r>
      <w:r w:rsidR="007C2F94">
        <w:t>.</w:t>
      </w:r>
      <w:r w:rsidR="0055040E">
        <w:fldChar w:fldCharType="begin"/>
      </w:r>
      <w:r w:rsidR="00F31888">
        <w:instrText xml:space="preserve"> ADDIN EN.CITE &lt;EndNote&gt;&lt;Cite&gt;&lt;Author&gt;Talma&lt;/Author&gt;&lt;Year&gt;2013&lt;/Year&gt;&lt;RecNum&gt;590&lt;/RecNum&gt;&lt;DisplayText&gt;&lt;style face="superscript"&gt;20&lt;/style&gt;&lt;/DisplayText&gt;&lt;record&gt;&lt;rec-number&gt;590&lt;/rec-number&gt;&lt;foreign-keys&gt;&lt;key app="EN" db-id="zzxzpx9es00rtkezw2ppf9ae2v95s9rx2sr0" timestamp="1520786456"&gt;590&lt;/key&gt;&lt;/foreign-keys&gt;&lt;ref-type name="Journal Article"&gt;17&lt;/ref-type&gt;&lt;contributors&gt;&lt;authors&gt;&lt;author&gt;Talma, H.&lt;/author&gt;&lt;author&gt;Chinapaw, M. J. M.&lt;/author&gt;&lt;author&gt;Bakker, B.&lt;/author&gt;&lt;author&gt;HiraSing, R. A.&lt;/author&gt;&lt;author&gt;Terwee, C. B.&lt;/author&gt;&lt;author&gt;Altenburg, T. M.&lt;/author&gt;&lt;/authors&gt;&lt;/contributors&gt;&lt;titles&gt;&lt;title&gt;Bioelectrical impedance analysis to estimate body composition in children and adolescents: a systematic review and evidence appraisal of validity, responsiveness, reliability and measurement error&lt;/title&gt;&lt;secondary-title&gt;Obesity Reviews&lt;/secondary-title&gt;&lt;/titles&gt;&lt;periodical&gt;&lt;full-title&gt;Obesity Reviews&lt;/full-title&gt;&lt;/periodical&gt;&lt;pages&gt;895-905&lt;/pages&gt;&lt;volume&gt;14&lt;/volume&gt;&lt;number&gt;11&lt;/number&gt;&lt;keywords&gt;&lt;keyword&gt;BIA&lt;/keyword&gt;&lt;keyword&gt;criterion validity&lt;/keyword&gt;&lt;keyword&gt;measurement properties&lt;/keyword&gt;&lt;keyword&gt;youth.&lt;/keyword&gt;&lt;/keywords&gt;&lt;dates&gt;&lt;year&gt;2013&lt;/year&gt;&lt;/dates&gt;&lt;isbn&gt;1467-789X&lt;/isbn&gt;&lt;urls&gt;&lt;related-urls&gt;&lt;url&gt;http://dx.doi.org/10.1111/obr.12061&lt;/url&gt;&lt;/related-urls&gt;&lt;/urls&gt;&lt;electronic-resource-num&gt;10.1111/obr.12061&lt;/electronic-resource-num&gt;&lt;/record&gt;&lt;/Cite&gt;&lt;/EndNote&gt;</w:instrText>
      </w:r>
      <w:r w:rsidR="0055040E">
        <w:fldChar w:fldCharType="separate"/>
      </w:r>
      <w:r w:rsidR="00F31888" w:rsidRPr="00F31888">
        <w:rPr>
          <w:noProof/>
          <w:vertAlign w:val="superscript"/>
        </w:rPr>
        <w:t>20</w:t>
      </w:r>
      <w:r w:rsidR="0055040E">
        <w:fldChar w:fldCharType="end"/>
      </w:r>
      <w:r w:rsidR="00BF72FA">
        <w:t xml:space="preserve"> </w:t>
      </w:r>
      <w:r w:rsidR="00CE55ED">
        <w:t xml:space="preserve">For children, parents and healthcare staff, </w:t>
      </w:r>
      <w:r w:rsidR="00866CD3">
        <w:t>BMI</w:t>
      </w:r>
      <w:r w:rsidR="00B26561">
        <w:t xml:space="preserve"> </w:t>
      </w:r>
      <w:r w:rsidR="00CE55ED">
        <w:t xml:space="preserve">is the most familiar and acceptable measure of obesity, whereas WC </w:t>
      </w:r>
      <w:r w:rsidR="00AD49A7">
        <w:t xml:space="preserve">measurement </w:t>
      </w:r>
      <w:r w:rsidR="00CE55ED">
        <w:t>tends to lead to more embarrassment.</w:t>
      </w:r>
      <w:r w:rsidR="009923E9">
        <w:fldChar w:fldCharType="begin"/>
      </w:r>
      <w:r w:rsidR="00F31888">
        <w:instrText xml:space="preserve"> ADDIN EN.CITE &lt;EndNote&gt;&lt;Cite&gt;&lt;Author&gt;Simmonds&lt;/Author&gt;&lt;Year&gt;2015&lt;/Year&gt;&lt;RecNum&gt;586&lt;/RecNum&gt;&lt;DisplayText&gt;&lt;style face="superscript"&gt;19&lt;/style&gt;&lt;/DisplayText&gt;&lt;record&gt;&lt;rec-number&gt;586&lt;/rec-number&gt;&lt;foreign-keys&gt;&lt;key app="EN" db-id="zzxzpx9es00rtkezw2ppf9ae2v95s9rx2sr0" timestamp="1520782474"&gt;586&lt;/key&gt;&lt;/foreign-keys&gt;&lt;ref-type name="Book"&gt;6&lt;/ref-type&gt;&lt;contributors&gt;&lt;authors&gt;&lt;author&gt;Simmonds, Mark&lt;/author&gt;&lt;author&gt;Burch, Jane&lt;/author&gt;&lt;author&gt;Llewellyn, Alexis&lt;/author&gt;&lt;author&gt;Griffiths, Claire&lt;/author&gt;&lt;author&gt;Yang, Huiqin&lt;/author&gt;&lt;author&gt;Owen, Christopher&lt;/author&gt;&lt;author&gt;Duffy, Steven&lt;/author&gt;&lt;author&gt;Woolacott, Nerys&lt;/author&gt;&lt;/authors&gt;&lt;/contributors&gt;&lt;titles&gt;&lt;title&gt;The use of measures of obesity in childhood for predicting obesity and the development of obesity-related diseases in adulthood: A systematic review and meta-analysis&lt;/title&gt;&lt;/titles&gt;&lt;pages&gt;1-336&lt;/pages&gt;&lt;volume&gt;19&lt;/volume&gt;&lt;dates&gt;&lt;year&gt;2015&lt;/year&gt;&lt;/dates&gt;&lt;urls&gt;&lt;/urls&gt;&lt;electronic-resource-num&gt;10.3310/hta19430&lt;/electronic-resource-num&gt;&lt;/record&gt;&lt;/Cite&gt;&lt;/EndNote&gt;</w:instrText>
      </w:r>
      <w:r w:rsidR="009923E9">
        <w:fldChar w:fldCharType="separate"/>
      </w:r>
      <w:r w:rsidR="00F31888" w:rsidRPr="00F31888">
        <w:rPr>
          <w:noProof/>
          <w:vertAlign w:val="superscript"/>
        </w:rPr>
        <w:t>19</w:t>
      </w:r>
      <w:r w:rsidR="009923E9">
        <w:fldChar w:fldCharType="end"/>
      </w:r>
      <w:r w:rsidR="00CE55ED">
        <w:t xml:space="preserve"> </w:t>
      </w:r>
    </w:p>
    <w:p w14:paraId="48D46E28" w14:textId="15A68CF6" w:rsidR="00DE7264" w:rsidRPr="00A0016E" w:rsidRDefault="00DD0FB9" w:rsidP="009C4A78">
      <w:r>
        <w:rPr>
          <w:b/>
        </w:rPr>
        <w:t>Summary</w:t>
      </w:r>
    </w:p>
    <w:p w14:paraId="1892D797" w14:textId="04A3397E" w:rsidR="00DD0FB9" w:rsidRDefault="00DD0FB9" w:rsidP="009C4A78">
      <w:r>
        <w:t xml:space="preserve">BMI remains </w:t>
      </w:r>
      <w:r w:rsidR="00866CD3">
        <w:t xml:space="preserve">the </w:t>
      </w:r>
      <w:r>
        <w:t xml:space="preserve">most commonly </w:t>
      </w:r>
      <w:r w:rsidR="00A73895">
        <w:t>used,</w:t>
      </w:r>
      <w:r w:rsidR="00866CD3">
        <w:t xml:space="preserve"> </w:t>
      </w:r>
      <w:r w:rsidR="00AD49A7">
        <w:t xml:space="preserve">widely </w:t>
      </w:r>
      <w:r w:rsidR="00866CD3">
        <w:t>accepted and practical measure</w:t>
      </w:r>
      <w:r w:rsidR="00D24CEC">
        <w:t xml:space="preserve"> of obesity</w:t>
      </w:r>
      <w:r w:rsidR="00C56789">
        <w:t>. However</w:t>
      </w:r>
      <w:r>
        <w:t xml:space="preserve"> </w:t>
      </w:r>
      <w:r w:rsidR="00575E77">
        <w:t xml:space="preserve">given the lower sensitivity </w:t>
      </w:r>
      <w:r w:rsidR="00C56789">
        <w:t xml:space="preserve">in predicting obesity </w:t>
      </w:r>
      <w:r w:rsidR="00575E77">
        <w:t>in the elderly and s</w:t>
      </w:r>
      <w:r w:rsidR="00DE187C">
        <w:t>ome ethnic minority groups,</w:t>
      </w:r>
      <w:r w:rsidR="00C56789" w:rsidRPr="00C56789">
        <w:t xml:space="preserve"> </w:t>
      </w:r>
      <w:r w:rsidR="00C56789">
        <w:t xml:space="preserve">alternative </w:t>
      </w:r>
      <w:r w:rsidR="00C11FFF">
        <w:t>approaches</w:t>
      </w:r>
      <w:r w:rsidR="00C56789">
        <w:t xml:space="preserve"> are needed</w:t>
      </w:r>
      <w:r w:rsidR="00C11FFF">
        <w:t xml:space="preserve"> for these groups</w:t>
      </w:r>
      <w:r w:rsidR="00575E77">
        <w:t xml:space="preserve">. </w:t>
      </w:r>
      <w:r w:rsidR="00DE187C">
        <w:t>In adults</w:t>
      </w:r>
      <w:r w:rsidR="00AD49A7">
        <w:t>,</w:t>
      </w:r>
      <w:r w:rsidR="00DE187C">
        <w:t xml:space="preserve"> </w:t>
      </w:r>
      <w:r>
        <w:t xml:space="preserve">measures of central adiposity </w:t>
      </w:r>
      <w:r w:rsidR="00DE187C">
        <w:t xml:space="preserve">in addition to BMI </w:t>
      </w:r>
      <w:r w:rsidR="00866CD3">
        <w:t xml:space="preserve">are </w:t>
      </w:r>
      <w:r w:rsidR="008205E0">
        <w:t>valuable for assessing</w:t>
      </w:r>
      <w:r w:rsidR="00866CD3">
        <w:t xml:space="preserve"> </w:t>
      </w:r>
      <w:r w:rsidR="00DE187C">
        <w:t xml:space="preserve">disease </w:t>
      </w:r>
      <w:r w:rsidR="00866CD3">
        <w:t>risk</w:t>
      </w:r>
      <w:r w:rsidR="00575E77">
        <w:t>.</w:t>
      </w:r>
      <w:r w:rsidR="00866CD3">
        <w:t xml:space="preserve"> </w:t>
      </w:r>
      <w:r w:rsidR="00536824">
        <w:t xml:space="preserve">In children, </w:t>
      </w:r>
      <w:r w:rsidR="00575E77">
        <w:t xml:space="preserve">obesity </w:t>
      </w:r>
      <w:r w:rsidR="00536824">
        <w:t xml:space="preserve">surveillance </w:t>
      </w:r>
      <w:r w:rsidR="00575E77">
        <w:t xml:space="preserve">programmes </w:t>
      </w:r>
      <w:r w:rsidR="00536824">
        <w:t>based on BMI provid</w:t>
      </w:r>
      <w:r w:rsidR="008205E0">
        <w:t>e</w:t>
      </w:r>
      <w:r w:rsidR="00536824">
        <w:t xml:space="preserve"> a useful </w:t>
      </w:r>
      <w:r w:rsidR="00D53B69">
        <w:t>monitoring tool, but are less accurate measures of body fatness for some minority ethnic groups</w:t>
      </w:r>
      <w:r w:rsidR="00575E77">
        <w:t>.</w:t>
      </w:r>
      <w:r w:rsidR="003F5AE8">
        <w:t xml:space="preserve"> </w:t>
      </w:r>
    </w:p>
    <w:p w14:paraId="08CD7660" w14:textId="77777777" w:rsidR="00134269" w:rsidRPr="00DD0FB9" w:rsidRDefault="00134269" w:rsidP="009C4A78"/>
    <w:p w14:paraId="42351115" w14:textId="3C583B0F" w:rsidR="00421887" w:rsidRPr="00D714E6" w:rsidRDefault="00671927" w:rsidP="009C4A78">
      <w:pPr>
        <w:rPr>
          <w:b/>
        </w:rPr>
      </w:pPr>
      <w:r w:rsidRPr="00D714E6">
        <w:rPr>
          <w:b/>
        </w:rPr>
        <w:t>Author contributions:</w:t>
      </w:r>
    </w:p>
    <w:p w14:paraId="523E5539" w14:textId="59F2D71E" w:rsidR="00671927" w:rsidRDefault="00671927" w:rsidP="009C4A78">
      <w:r>
        <w:lastRenderedPageBreak/>
        <w:t>All authors contributed to the content of this review. PA produced the first draft and finalised the manuscript with comments and contribution from MJP and P</w:t>
      </w:r>
      <w:r w:rsidR="00C11FFF">
        <w:t>H</w:t>
      </w:r>
      <w:r>
        <w:t xml:space="preserve">W. </w:t>
      </w:r>
    </w:p>
    <w:p w14:paraId="1FDE6FA4" w14:textId="0EE41AF3" w:rsidR="00671927" w:rsidRDefault="00671927" w:rsidP="009C4A78">
      <w:r w:rsidRPr="00D714E6">
        <w:rPr>
          <w:b/>
        </w:rPr>
        <w:t>Funding:</w:t>
      </w:r>
      <w:r>
        <w:t xml:space="preserve"> None</w:t>
      </w:r>
    </w:p>
    <w:p w14:paraId="7E5C6B4B" w14:textId="0A4629B1" w:rsidR="00D714E6" w:rsidRDefault="00B337A4" w:rsidP="009C4A78">
      <w:pPr>
        <w:rPr>
          <w:b/>
        </w:rPr>
      </w:pPr>
      <w:r>
        <w:rPr>
          <w:b/>
        </w:rPr>
        <w:t xml:space="preserve">Conflicts of interest: </w:t>
      </w:r>
      <w:r w:rsidRPr="00B337A4">
        <w:t>PA and MJP</w:t>
      </w:r>
      <w:r>
        <w:rPr>
          <w:b/>
        </w:rPr>
        <w:t xml:space="preserve"> </w:t>
      </w:r>
      <w:r w:rsidRPr="00B337A4">
        <w:t xml:space="preserve">are conducting a school based trial on childhood obesity prevention in China that has received a donation </w:t>
      </w:r>
      <w:proofErr w:type="gramStart"/>
      <w:r w:rsidRPr="00B337A4">
        <w:t>from  Yong</w:t>
      </w:r>
      <w:proofErr w:type="gramEnd"/>
      <w:r w:rsidRPr="00B337A4">
        <w:t xml:space="preserve"> Ning Pharmaceuticals in China</w:t>
      </w:r>
    </w:p>
    <w:p w14:paraId="3A8D0F69" w14:textId="77777777" w:rsidR="00D714E6" w:rsidRDefault="00D714E6" w:rsidP="009C4A78">
      <w:pPr>
        <w:rPr>
          <w:b/>
        </w:rPr>
      </w:pPr>
    </w:p>
    <w:p w14:paraId="271F935B" w14:textId="543387BE" w:rsidR="00421887" w:rsidRPr="007878BD" w:rsidRDefault="00671927" w:rsidP="009C4A78">
      <w:pPr>
        <w:rPr>
          <w:b/>
        </w:rPr>
      </w:pPr>
      <w:r w:rsidRPr="007878BD">
        <w:rPr>
          <w:b/>
        </w:rPr>
        <w:t>Refer</w:t>
      </w:r>
      <w:r w:rsidR="00C11FFF" w:rsidRPr="007878BD">
        <w:rPr>
          <w:b/>
        </w:rPr>
        <w:t>e</w:t>
      </w:r>
      <w:r w:rsidRPr="007878BD">
        <w:rPr>
          <w:b/>
        </w:rPr>
        <w:t>nces:</w:t>
      </w:r>
    </w:p>
    <w:p w14:paraId="13CD3C15" w14:textId="0EDBE1BD" w:rsidR="00F31888" w:rsidRPr="00F31888" w:rsidRDefault="00421887" w:rsidP="00F31888">
      <w:pPr>
        <w:pStyle w:val="EndNoteBibliography"/>
        <w:spacing w:after="0"/>
        <w:ind w:left="720" w:hanging="720"/>
      </w:pPr>
      <w:r>
        <w:fldChar w:fldCharType="begin"/>
      </w:r>
      <w:r>
        <w:instrText xml:space="preserve"> ADDIN EN.REFLIST </w:instrText>
      </w:r>
      <w:r>
        <w:fldChar w:fldCharType="separate"/>
      </w:r>
      <w:r w:rsidR="00F31888" w:rsidRPr="00F31888">
        <w:t xml:space="preserve">1. WHO. Fact Sheet on Obesity and Overweight. Geneva, Switzerland: World Health Organization Media Center, ; 2006 [Available from: </w:t>
      </w:r>
      <w:hyperlink r:id="rId6" w:history="1">
        <w:r w:rsidR="00F31888" w:rsidRPr="00F31888">
          <w:rPr>
            <w:rStyle w:val="Hyperlink"/>
          </w:rPr>
          <w:t>http://www.who.int/mediacentre/factsheets/fs311/en/</w:t>
        </w:r>
      </w:hyperlink>
      <w:r w:rsidR="00F31888" w:rsidRPr="00F31888">
        <w:t xml:space="preserve"> accessed 6th March 2018 2018.</w:t>
      </w:r>
    </w:p>
    <w:p w14:paraId="6E781837" w14:textId="77777777" w:rsidR="00F31888" w:rsidRPr="00F31888" w:rsidRDefault="00F31888" w:rsidP="00F31888">
      <w:pPr>
        <w:pStyle w:val="EndNoteBibliography"/>
        <w:spacing w:after="0"/>
        <w:ind w:left="720" w:hanging="720"/>
      </w:pPr>
      <w:r w:rsidRPr="00F31888">
        <w:t xml:space="preserve">2. Padwal R, Leslie WD, Lix LM, et al. Relationship among body fat percentage, body mass index, and all-cause mortality: A cohort study. </w:t>
      </w:r>
      <w:r w:rsidRPr="00F31888">
        <w:rPr>
          <w:i/>
        </w:rPr>
        <w:t>Annals of Internal Medicine</w:t>
      </w:r>
      <w:r w:rsidRPr="00F31888">
        <w:t xml:space="preserve"> 2016;164(8):532-41. doi: 10.7326/M15-1181</w:t>
      </w:r>
    </w:p>
    <w:p w14:paraId="578B684E" w14:textId="77777777" w:rsidR="00F31888" w:rsidRPr="00F31888" w:rsidRDefault="00F31888" w:rsidP="00F31888">
      <w:pPr>
        <w:pStyle w:val="EndNoteBibliography"/>
        <w:spacing w:after="0"/>
        <w:ind w:left="720" w:hanging="720"/>
      </w:pPr>
      <w:r w:rsidRPr="00F31888">
        <w:t xml:space="preserve">3. Lee SW, Son JY, Kim JM, et al. Body fat distribution is more predictive of all-cause mortality than overall adiposity. </w:t>
      </w:r>
      <w:r w:rsidRPr="00F31888">
        <w:rPr>
          <w:i/>
        </w:rPr>
        <w:t>Diabetes, obesity &amp; metabolism</w:t>
      </w:r>
      <w:r w:rsidRPr="00F31888">
        <w:t xml:space="preserve"> 2018;20(1):141-47. doi: 10.1111/dom.13050 [published Online First: 2017/07/04]</w:t>
      </w:r>
    </w:p>
    <w:p w14:paraId="7FA96275" w14:textId="77777777" w:rsidR="00F31888" w:rsidRPr="00F31888" w:rsidRDefault="00F31888" w:rsidP="00F31888">
      <w:pPr>
        <w:pStyle w:val="EndNoteBibliography"/>
        <w:spacing w:after="0"/>
        <w:ind w:left="720" w:hanging="720"/>
      </w:pPr>
      <w:r w:rsidRPr="00F31888">
        <w:t xml:space="preserve">4. Aune D, Sen A, Prasad M, et al. BMI and all cause mortality: systematic review and non-linear dose-response meta-analysis of 230 cohort studies with 3.74 million deaths among 30.3 million participants. </w:t>
      </w:r>
      <w:r w:rsidRPr="00F31888">
        <w:rPr>
          <w:i/>
        </w:rPr>
        <w:t>BMJ</w:t>
      </w:r>
      <w:r w:rsidRPr="00F31888">
        <w:t xml:space="preserve"> 2016;353 doi: 10.1136/bmj.i2156</w:t>
      </w:r>
    </w:p>
    <w:p w14:paraId="4934FD2E" w14:textId="77777777" w:rsidR="00F31888" w:rsidRPr="00F31888" w:rsidRDefault="00F31888" w:rsidP="00F31888">
      <w:pPr>
        <w:pStyle w:val="EndNoteBibliography"/>
        <w:spacing w:after="0"/>
        <w:ind w:left="720" w:hanging="720"/>
      </w:pPr>
      <w:r w:rsidRPr="00F31888">
        <w:t xml:space="preserve">5. Okorodudu DO, Jumean MF, Montori VM, et al. Diagnostic performance of body mass index to identify obesity as defined by body adiposity: a systematic review and meta-analysis. </w:t>
      </w:r>
      <w:r w:rsidRPr="00F31888">
        <w:rPr>
          <w:i/>
        </w:rPr>
        <w:t>Int J Obes (Lond)</w:t>
      </w:r>
      <w:r w:rsidRPr="00F31888">
        <w:t xml:space="preserve"> 2010;34(5):791-9. doi: 10.1038/ijo.2010.5 [published Online First: 2010/02/04]</w:t>
      </w:r>
    </w:p>
    <w:p w14:paraId="438E3A8D" w14:textId="77777777" w:rsidR="00F31888" w:rsidRPr="00F31888" w:rsidRDefault="00F31888" w:rsidP="00F31888">
      <w:pPr>
        <w:pStyle w:val="EndNoteBibliography"/>
        <w:spacing w:after="0"/>
        <w:ind w:left="720" w:hanging="720"/>
      </w:pPr>
      <w:r w:rsidRPr="00F31888">
        <w:t xml:space="preserve">6. NICE. Assessing body mass index and waist circumference thresholds for intervening to prevent ill health and premature death among adults from black, Asian and other minority ethnic groups in the UK. PH46. Nice.org.uk.: Nice.org.uk, 2013 </w:t>
      </w:r>
    </w:p>
    <w:p w14:paraId="6685A43C" w14:textId="77777777" w:rsidR="00F31888" w:rsidRPr="00F31888" w:rsidRDefault="00F31888" w:rsidP="00F31888">
      <w:pPr>
        <w:pStyle w:val="EndNoteBibliography"/>
        <w:spacing w:after="0"/>
        <w:ind w:left="720" w:hanging="720"/>
      </w:pPr>
      <w:r w:rsidRPr="00F31888">
        <w:t xml:space="preserve">7. Chang S-H, Beason TS, Hunleth JM, et al. A Systematic Review of Body Fat Distribution and Mortality in Older People. </w:t>
      </w:r>
      <w:r w:rsidRPr="00F31888">
        <w:rPr>
          <w:i/>
        </w:rPr>
        <w:t>Maturitas</w:t>
      </w:r>
      <w:r w:rsidRPr="00F31888">
        <w:t xml:space="preserve"> 2012;72(3):175-91. doi: 10.1016/j.maturitas.2012.04.004</w:t>
      </w:r>
    </w:p>
    <w:p w14:paraId="250A66CD" w14:textId="77777777" w:rsidR="00F31888" w:rsidRPr="00F31888" w:rsidRDefault="00F31888" w:rsidP="00F31888">
      <w:pPr>
        <w:pStyle w:val="EndNoteBibliography"/>
        <w:ind w:left="720" w:hanging="720"/>
      </w:pPr>
      <w:r w:rsidRPr="00F31888">
        <w:t xml:space="preserve">8. Song X, Jousilahti P, Stehouwer CDA, et al. Comparison of various surrogate obesity indicators as predictors of cardiovascular mortality in four European populations. </w:t>
      </w:r>
      <w:r w:rsidRPr="00F31888">
        <w:rPr>
          <w:i/>
        </w:rPr>
        <w:t>European Journal Of Clinical Nutrition</w:t>
      </w:r>
      <w:r w:rsidRPr="00F31888">
        <w:t xml:space="preserve"> 2013;67:1298. doi: 10.1038/ejcn.2013.203</w:t>
      </w:r>
    </w:p>
    <w:p w14:paraId="4D2DD8F3" w14:textId="5E68F260" w:rsidR="00F31888" w:rsidRPr="00F31888" w:rsidRDefault="009073DA" w:rsidP="00F31888">
      <w:pPr>
        <w:pStyle w:val="EndNoteBibliography"/>
        <w:spacing w:after="0"/>
        <w:ind w:left="720" w:hanging="720"/>
      </w:pPr>
      <w:hyperlink r:id="rId7" w:anchor="supplementary-information" w:history="1">
        <w:r w:rsidR="00F31888" w:rsidRPr="00F31888">
          <w:rPr>
            <w:rStyle w:val="Hyperlink"/>
          </w:rPr>
          <w:t>https://www.nature.com/articles/ejcn2013203#supplementary-information</w:t>
        </w:r>
      </w:hyperlink>
    </w:p>
    <w:p w14:paraId="7EAAE9EE" w14:textId="440964D1" w:rsidR="00F31888" w:rsidRPr="00F31888" w:rsidRDefault="00F31888" w:rsidP="00F31888">
      <w:pPr>
        <w:pStyle w:val="EndNoteBibliography"/>
        <w:spacing w:after="0"/>
        <w:ind w:left="720" w:hanging="720"/>
      </w:pPr>
      <w:r w:rsidRPr="00F31888">
        <w:t xml:space="preserve">9. The Emerging Risk Factors C. Separate and combined associations of body-mass index and abdominal adiposity with cardiovascular disease: collaborative analysis of 58 prospective studies. </w:t>
      </w:r>
      <w:r w:rsidRPr="00F31888">
        <w:rPr>
          <w:i/>
        </w:rPr>
        <w:t>The Lancet</w:t>
      </w:r>
      <w:r w:rsidRPr="00F31888">
        <w:t xml:space="preserve"> 2011;377(9771):1085-95. doi: </w:t>
      </w:r>
      <w:hyperlink r:id="rId8" w:history="1">
        <w:r w:rsidRPr="00F31888">
          <w:rPr>
            <w:rStyle w:val="Hyperlink"/>
          </w:rPr>
          <w:t>https://doi.org/10.1016/S0140-6736(11)60105-0</w:t>
        </w:r>
      </w:hyperlink>
    </w:p>
    <w:p w14:paraId="5FB9F752" w14:textId="77777777" w:rsidR="00F31888" w:rsidRPr="00F31888" w:rsidRDefault="00F31888" w:rsidP="00F31888">
      <w:pPr>
        <w:pStyle w:val="EndNoteBibliography"/>
        <w:spacing w:after="0"/>
        <w:ind w:left="720" w:hanging="720"/>
      </w:pPr>
      <w:r w:rsidRPr="00F31888">
        <w:t xml:space="preserve">10. Pischon  T, Boeing  H, Hoffmann  K, et al. General and Abdominal Adiposity and Risk of Death in Europe. </w:t>
      </w:r>
      <w:r w:rsidRPr="00F31888">
        <w:rPr>
          <w:i/>
        </w:rPr>
        <w:t>New England Journal of Medicine</w:t>
      </w:r>
      <w:r w:rsidRPr="00F31888">
        <w:t xml:space="preserve"> 2008;359(20):2105-20. doi: 10.1056/NEJMoa0801891</w:t>
      </w:r>
    </w:p>
    <w:p w14:paraId="381F9499" w14:textId="77777777" w:rsidR="00F31888" w:rsidRPr="00F31888" w:rsidRDefault="00F31888" w:rsidP="00F31888">
      <w:pPr>
        <w:pStyle w:val="EndNoteBibliography"/>
        <w:spacing w:after="0"/>
        <w:ind w:left="720" w:hanging="720"/>
      </w:pPr>
      <w:r w:rsidRPr="00F31888">
        <w:t xml:space="preserve">11. Peters SAE, Bots SH, Woodward M. Sex Differences in the Association Between Measures of General and Central Adiposity and the Risk of Myocardial Infarction: Results From the UK Biobank. </w:t>
      </w:r>
      <w:r w:rsidRPr="00F31888">
        <w:rPr>
          <w:i/>
        </w:rPr>
        <w:t>Journal of the American Heart Association</w:t>
      </w:r>
      <w:r w:rsidRPr="00F31888">
        <w:t xml:space="preserve"> 2018;7(5) doi: 10.1161/jaha.117.008507</w:t>
      </w:r>
    </w:p>
    <w:p w14:paraId="4D029481" w14:textId="77777777" w:rsidR="00F31888" w:rsidRPr="00F31888" w:rsidRDefault="00F31888" w:rsidP="00F31888">
      <w:pPr>
        <w:pStyle w:val="EndNoteBibliography"/>
        <w:spacing w:after="0"/>
        <w:ind w:left="720" w:hanging="720"/>
      </w:pPr>
      <w:r w:rsidRPr="00F31888">
        <w:t>12. NICE. Obesity Guidance on the Prevention, Identification, Assessment and Management of Overweight and Obesity in Adults and Children. UK: National Institute for Health and Clinical Excellence, 2006.</w:t>
      </w:r>
    </w:p>
    <w:p w14:paraId="0A3B2F6F" w14:textId="77777777" w:rsidR="00F31888" w:rsidRPr="00F31888" w:rsidRDefault="00F31888" w:rsidP="00F31888">
      <w:pPr>
        <w:pStyle w:val="EndNoteBibliography"/>
        <w:spacing w:after="0"/>
        <w:ind w:left="720" w:hanging="720"/>
      </w:pPr>
      <w:r w:rsidRPr="00F31888">
        <w:lastRenderedPageBreak/>
        <w:t xml:space="preserve">13. Loh WJ, Johnston DG, Oliver N, et al. Skinfold thickness measurements and mortality in white males during 27.7 years of follow-up. </w:t>
      </w:r>
      <w:r w:rsidRPr="00F31888">
        <w:rPr>
          <w:i/>
        </w:rPr>
        <w:t>International Journal of Obesity</w:t>
      </w:r>
      <w:r w:rsidRPr="00F31888">
        <w:t xml:space="preserve"> 2018 doi: 10.1038/s41366-018-0034-0</w:t>
      </w:r>
    </w:p>
    <w:p w14:paraId="081319EC" w14:textId="77777777" w:rsidR="00F31888" w:rsidRPr="00F31888" w:rsidRDefault="00F31888" w:rsidP="00F31888">
      <w:pPr>
        <w:pStyle w:val="EndNoteBibliography"/>
        <w:spacing w:after="0"/>
        <w:ind w:left="720" w:hanging="720"/>
      </w:pPr>
      <w:r w:rsidRPr="00F31888">
        <w:t xml:space="preserve">14. Dehghan M, Merchant AT. Is bioelectrical impedance accurate for use in large epidemiological studies? </w:t>
      </w:r>
      <w:r w:rsidRPr="00F31888">
        <w:rPr>
          <w:i/>
        </w:rPr>
        <w:t>Nutrition Journal</w:t>
      </w:r>
      <w:r w:rsidRPr="00F31888">
        <w:t xml:space="preserve"> 2008;7:26-26. doi: 10.1186/1475-2891-7-26</w:t>
      </w:r>
    </w:p>
    <w:p w14:paraId="5AB475B3" w14:textId="77777777" w:rsidR="00F31888" w:rsidRPr="00F31888" w:rsidRDefault="00F31888" w:rsidP="00F31888">
      <w:pPr>
        <w:pStyle w:val="EndNoteBibliography"/>
        <w:spacing w:after="0"/>
        <w:ind w:left="720" w:hanging="720"/>
      </w:pPr>
      <w:r w:rsidRPr="00F31888">
        <w:t>15. Health SACoNRCoPaC. Consideration of Issues Around the Use of BMI Centile Thresholds for Defining Underweight, Overweight and Obesity in Children Aged 2-18 Years in the UK. London: Scientific Advisory Committee on Nutrition, Royal College of Paediatrics and Child Health, 2012.</w:t>
      </w:r>
    </w:p>
    <w:p w14:paraId="28E1C540" w14:textId="77777777" w:rsidR="00F31888" w:rsidRPr="00F31888" w:rsidRDefault="00F31888" w:rsidP="00F31888">
      <w:pPr>
        <w:pStyle w:val="EndNoteBibliography"/>
        <w:spacing w:after="0"/>
        <w:ind w:left="720" w:hanging="720"/>
      </w:pPr>
      <w:r w:rsidRPr="00F31888">
        <w:t xml:space="preserve">16. Hudda MT, Nightingale CM, Donin AS, et al. Body mass index adjustments to increase the validity of body fatness assessment in UK Black African and South Asian children. </w:t>
      </w:r>
      <w:r w:rsidRPr="00F31888">
        <w:rPr>
          <w:i/>
        </w:rPr>
        <w:t>Int J Obes (Lond)</w:t>
      </w:r>
      <w:r w:rsidRPr="00F31888">
        <w:t xml:space="preserve"> 2017;41(7):1048-55. doi: 10.1038/ijo.2017.75 [published Online First: 2017/03/23]</w:t>
      </w:r>
    </w:p>
    <w:p w14:paraId="3FB10A46" w14:textId="77777777" w:rsidR="00F31888" w:rsidRPr="00F31888" w:rsidRDefault="00F31888" w:rsidP="00F31888">
      <w:pPr>
        <w:pStyle w:val="EndNoteBibliography"/>
        <w:spacing w:after="0"/>
        <w:ind w:left="720" w:hanging="720"/>
      </w:pPr>
      <w:r w:rsidRPr="00F31888">
        <w:t xml:space="preserve">17. Javed A, Jumean M, Murad MH, et al. Diagnostic performance of body mass index to identify obesity as defined by body adiposity in children and adolescents: a systematic review and meta-analysis. </w:t>
      </w:r>
      <w:r w:rsidRPr="00F31888">
        <w:rPr>
          <w:i/>
        </w:rPr>
        <w:t>Pediatric obesity</w:t>
      </w:r>
      <w:r w:rsidRPr="00F31888">
        <w:t xml:space="preserve"> 2015;10(3):234-44. doi: 10.1111/ijpo.242 [published Online First: 2014/06/26]</w:t>
      </w:r>
    </w:p>
    <w:p w14:paraId="63A5E726" w14:textId="77777777" w:rsidR="00F31888" w:rsidRPr="00F31888" w:rsidRDefault="00F31888" w:rsidP="00F31888">
      <w:pPr>
        <w:pStyle w:val="EndNoteBibliography"/>
        <w:spacing w:after="0"/>
        <w:ind w:left="720" w:hanging="720"/>
      </w:pPr>
      <w:r w:rsidRPr="00F31888">
        <w:t xml:space="preserve">18. Sardinha LB, Santos DA, Silva AM, et al. A Comparison between BMI, Waist Circumference, and Waist-To-Height Ratio for Identifying Cardio-Metabolic Risk in Children and Adolescents. </w:t>
      </w:r>
      <w:r w:rsidRPr="00F31888">
        <w:rPr>
          <w:i/>
        </w:rPr>
        <w:t>PloS one</w:t>
      </w:r>
      <w:r w:rsidRPr="00F31888">
        <w:t xml:space="preserve"> 2016;11(2):e0149351. doi: 10.1371/journal.pone.0149351</w:t>
      </w:r>
    </w:p>
    <w:p w14:paraId="7FB53AED" w14:textId="77777777" w:rsidR="00F31888" w:rsidRPr="00F31888" w:rsidRDefault="00F31888" w:rsidP="00F31888">
      <w:pPr>
        <w:pStyle w:val="EndNoteBibliography"/>
        <w:spacing w:after="0"/>
        <w:ind w:left="720" w:hanging="720"/>
      </w:pPr>
      <w:r w:rsidRPr="00F31888">
        <w:t>19. Simmonds M, Burch J, Llewellyn A, et al. The use of measures of obesity in childhood for predicting obesity and the development of obesity-related diseases in adulthood: A systematic review and meta-analysis2015.</w:t>
      </w:r>
    </w:p>
    <w:p w14:paraId="0B770EC8" w14:textId="77777777" w:rsidR="00F31888" w:rsidRPr="00F31888" w:rsidRDefault="00F31888" w:rsidP="00F31888">
      <w:pPr>
        <w:pStyle w:val="EndNoteBibliography"/>
        <w:ind w:left="720" w:hanging="720"/>
      </w:pPr>
      <w:r w:rsidRPr="00F31888">
        <w:t xml:space="preserve">20. Talma H, Chinapaw MJM, Bakker B, et al. Bioelectrical impedance analysis to estimate body composition in children and adolescents: a systematic review and evidence appraisal of validity, responsiveness, reliability and measurement error. </w:t>
      </w:r>
      <w:r w:rsidRPr="00F31888">
        <w:rPr>
          <w:i/>
        </w:rPr>
        <w:t>Obesity Reviews</w:t>
      </w:r>
      <w:r w:rsidRPr="00F31888">
        <w:t xml:space="preserve"> 2013;14(11):895-905. doi: 10.1111/obr.12061</w:t>
      </w:r>
    </w:p>
    <w:p w14:paraId="532A9904" w14:textId="26922526" w:rsidR="000B0337" w:rsidRDefault="00421887" w:rsidP="00E51A23">
      <w:pPr>
        <w:pStyle w:val="EndNoteBibliography"/>
        <w:ind w:left="720" w:hanging="720"/>
      </w:pPr>
      <w:r>
        <w:fldChar w:fldCharType="end"/>
      </w:r>
    </w:p>
    <w:sectPr w:rsidR="000B033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5724A1"/>
    <w:multiLevelType w:val="hybridMultilevel"/>
    <w:tmpl w:val="20BC131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2BF21C9F"/>
    <w:multiLevelType w:val="hybridMultilevel"/>
    <w:tmpl w:val="7B9A52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AC816D7"/>
    <w:multiLevelType w:val="hybridMultilevel"/>
    <w:tmpl w:val="B03A494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C4A78"/>
    <w:rsid w:val="000135BB"/>
    <w:rsid w:val="00017B59"/>
    <w:rsid w:val="00024ED8"/>
    <w:rsid w:val="0003318C"/>
    <w:rsid w:val="0003461B"/>
    <w:rsid w:val="00053B4F"/>
    <w:rsid w:val="00054A64"/>
    <w:rsid w:val="00061512"/>
    <w:rsid w:val="0006188F"/>
    <w:rsid w:val="00064A72"/>
    <w:rsid w:val="00086809"/>
    <w:rsid w:val="00091F5A"/>
    <w:rsid w:val="0009277A"/>
    <w:rsid w:val="000A6B01"/>
    <w:rsid w:val="000B0337"/>
    <w:rsid w:val="000B3F5B"/>
    <w:rsid w:val="000B6C1A"/>
    <w:rsid w:val="000C2BB8"/>
    <w:rsid w:val="000C37E1"/>
    <w:rsid w:val="000D618B"/>
    <w:rsid w:val="000D6AF6"/>
    <w:rsid w:val="0011493E"/>
    <w:rsid w:val="00122B02"/>
    <w:rsid w:val="00134269"/>
    <w:rsid w:val="00141C8E"/>
    <w:rsid w:val="001439EA"/>
    <w:rsid w:val="00144503"/>
    <w:rsid w:val="001939FC"/>
    <w:rsid w:val="001B3F37"/>
    <w:rsid w:val="001B7719"/>
    <w:rsid w:val="001B7B74"/>
    <w:rsid w:val="001C406E"/>
    <w:rsid w:val="001F1746"/>
    <w:rsid w:val="001F6A22"/>
    <w:rsid w:val="00201151"/>
    <w:rsid w:val="00207298"/>
    <w:rsid w:val="00211AE0"/>
    <w:rsid w:val="00223BF1"/>
    <w:rsid w:val="00250892"/>
    <w:rsid w:val="00263B72"/>
    <w:rsid w:val="0027283D"/>
    <w:rsid w:val="00276456"/>
    <w:rsid w:val="00277232"/>
    <w:rsid w:val="00282FB2"/>
    <w:rsid w:val="002931FC"/>
    <w:rsid w:val="002A3C04"/>
    <w:rsid w:val="002B0876"/>
    <w:rsid w:val="002C0E3D"/>
    <w:rsid w:val="002C6A03"/>
    <w:rsid w:val="002D2180"/>
    <w:rsid w:val="002D4EDC"/>
    <w:rsid w:val="002D6EBD"/>
    <w:rsid w:val="002E3C5A"/>
    <w:rsid w:val="002E609D"/>
    <w:rsid w:val="002F05EC"/>
    <w:rsid w:val="002F0E14"/>
    <w:rsid w:val="002F7A36"/>
    <w:rsid w:val="00311920"/>
    <w:rsid w:val="0031206D"/>
    <w:rsid w:val="00317974"/>
    <w:rsid w:val="003546F6"/>
    <w:rsid w:val="003633F0"/>
    <w:rsid w:val="0036791F"/>
    <w:rsid w:val="00383E87"/>
    <w:rsid w:val="00385994"/>
    <w:rsid w:val="00394C3C"/>
    <w:rsid w:val="003A2D40"/>
    <w:rsid w:val="003B3ECB"/>
    <w:rsid w:val="003B63FA"/>
    <w:rsid w:val="003E124D"/>
    <w:rsid w:val="003E1E57"/>
    <w:rsid w:val="003F103E"/>
    <w:rsid w:val="003F2D4E"/>
    <w:rsid w:val="003F5626"/>
    <w:rsid w:val="003F5AE8"/>
    <w:rsid w:val="003F7FA6"/>
    <w:rsid w:val="004107B3"/>
    <w:rsid w:val="00410B94"/>
    <w:rsid w:val="00421887"/>
    <w:rsid w:val="00455E4C"/>
    <w:rsid w:val="004574D4"/>
    <w:rsid w:val="004767F9"/>
    <w:rsid w:val="00481926"/>
    <w:rsid w:val="004B5279"/>
    <w:rsid w:val="004C028B"/>
    <w:rsid w:val="004D3FAF"/>
    <w:rsid w:val="004E19FC"/>
    <w:rsid w:val="005025EF"/>
    <w:rsid w:val="005046A0"/>
    <w:rsid w:val="00504C8A"/>
    <w:rsid w:val="005079C4"/>
    <w:rsid w:val="00536824"/>
    <w:rsid w:val="00540161"/>
    <w:rsid w:val="00542E6C"/>
    <w:rsid w:val="0055040E"/>
    <w:rsid w:val="00550639"/>
    <w:rsid w:val="00575E77"/>
    <w:rsid w:val="00584FF1"/>
    <w:rsid w:val="00590DFE"/>
    <w:rsid w:val="005A3381"/>
    <w:rsid w:val="005B03FB"/>
    <w:rsid w:val="005D2B12"/>
    <w:rsid w:val="005E7166"/>
    <w:rsid w:val="005F1846"/>
    <w:rsid w:val="005F3E53"/>
    <w:rsid w:val="00640C4C"/>
    <w:rsid w:val="006429B3"/>
    <w:rsid w:val="00651024"/>
    <w:rsid w:val="00671927"/>
    <w:rsid w:val="006847A8"/>
    <w:rsid w:val="00694798"/>
    <w:rsid w:val="006A54CC"/>
    <w:rsid w:val="006A72B5"/>
    <w:rsid w:val="006B11DF"/>
    <w:rsid w:val="006B2D7F"/>
    <w:rsid w:val="006B3644"/>
    <w:rsid w:val="006B7635"/>
    <w:rsid w:val="006D23F0"/>
    <w:rsid w:val="006D4441"/>
    <w:rsid w:val="006D53C4"/>
    <w:rsid w:val="006E33CA"/>
    <w:rsid w:val="006F425F"/>
    <w:rsid w:val="006F4E1B"/>
    <w:rsid w:val="00716A98"/>
    <w:rsid w:val="007249FE"/>
    <w:rsid w:val="007330CB"/>
    <w:rsid w:val="00751C0B"/>
    <w:rsid w:val="0075357D"/>
    <w:rsid w:val="00764769"/>
    <w:rsid w:val="00771461"/>
    <w:rsid w:val="007718E0"/>
    <w:rsid w:val="007878BD"/>
    <w:rsid w:val="007903C8"/>
    <w:rsid w:val="0079067C"/>
    <w:rsid w:val="007950F3"/>
    <w:rsid w:val="007A1842"/>
    <w:rsid w:val="007C2F94"/>
    <w:rsid w:val="007C3401"/>
    <w:rsid w:val="007D1721"/>
    <w:rsid w:val="007E4C9B"/>
    <w:rsid w:val="008205E0"/>
    <w:rsid w:val="008248B6"/>
    <w:rsid w:val="00866CD3"/>
    <w:rsid w:val="00875AFD"/>
    <w:rsid w:val="008809C8"/>
    <w:rsid w:val="0089380F"/>
    <w:rsid w:val="00893D63"/>
    <w:rsid w:val="008A66BB"/>
    <w:rsid w:val="008C1233"/>
    <w:rsid w:val="008C360B"/>
    <w:rsid w:val="008C745B"/>
    <w:rsid w:val="008E0A1C"/>
    <w:rsid w:val="008E0C81"/>
    <w:rsid w:val="009038F4"/>
    <w:rsid w:val="00906ED6"/>
    <w:rsid w:val="009073DA"/>
    <w:rsid w:val="00910C7A"/>
    <w:rsid w:val="0091577A"/>
    <w:rsid w:val="0092161D"/>
    <w:rsid w:val="00924A07"/>
    <w:rsid w:val="00925FB4"/>
    <w:rsid w:val="00925FC9"/>
    <w:rsid w:val="00936C82"/>
    <w:rsid w:val="009410F0"/>
    <w:rsid w:val="00944757"/>
    <w:rsid w:val="00945D70"/>
    <w:rsid w:val="00973867"/>
    <w:rsid w:val="009923E9"/>
    <w:rsid w:val="00995A39"/>
    <w:rsid w:val="009A238D"/>
    <w:rsid w:val="009A3811"/>
    <w:rsid w:val="009C2368"/>
    <w:rsid w:val="009C4A78"/>
    <w:rsid w:val="009D263A"/>
    <w:rsid w:val="009D6FBB"/>
    <w:rsid w:val="009E64F7"/>
    <w:rsid w:val="009E732C"/>
    <w:rsid w:val="00A0016E"/>
    <w:rsid w:val="00A02F52"/>
    <w:rsid w:val="00A07FF7"/>
    <w:rsid w:val="00A11966"/>
    <w:rsid w:val="00A21247"/>
    <w:rsid w:val="00A3466C"/>
    <w:rsid w:val="00A65925"/>
    <w:rsid w:val="00A66FD1"/>
    <w:rsid w:val="00A73895"/>
    <w:rsid w:val="00A73FED"/>
    <w:rsid w:val="00A82810"/>
    <w:rsid w:val="00A828B7"/>
    <w:rsid w:val="00A94AB7"/>
    <w:rsid w:val="00A96071"/>
    <w:rsid w:val="00A97AB9"/>
    <w:rsid w:val="00AA4F4A"/>
    <w:rsid w:val="00AA6E5C"/>
    <w:rsid w:val="00AB2796"/>
    <w:rsid w:val="00AC1E2E"/>
    <w:rsid w:val="00AC749B"/>
    <w:rsid w:val="00AD49A7"/>
    <w:rsid w:val="00AE2BF1"/>
    <w:rsid w:val="00B016AB"/>
    <w:rsid w:val="00B20044"/>
    <w:rsid w:val="00B26561"/>
    <w:rsid w:val="00B337A4"/>
    <w:rsid w:val="00B35A95"/>
    <w:rsid w:val="00B36884"/>
    <w:rsid w:val="00B407C0"/>
    <w:rsid w:val="00B50DCE"/>
    <w:rsid w:val="00B6019F"/>
    <w:rsid w:val="00B74D87"/>
    <w:rsid w:val="00B8303A"/>
    <w:rsid w:val="00B90375"/>
    <w:rsid w:val="00B91A72"/>
    <w:rsid w:val="00B95CF2"/>
    <w:rsid w:val="00BA1ECD"/>
    <w:rsid w:val="00BC0BF4"/>
    <w:rsid w:val="00BC4077"/>
    <w:rsid w:val="00BC6DEE"/>
    <w:rsid w:val="00BD578C"/>
    <w:rsid w:val="00BE4ABB"/>
    <w:rsid w:val="00BE7354"/>
    <w:rsid w:val="00BF72FA"/>
    <w:rsid w:val="00C11FFF"/>
    <w:rsid w:val="00C12BAA"/>
    <w:rsid w:val="00C37ABC"/>
    <w:rsid w:val="00C56789"/>
    <w:rsid w:val="00C61E8C"/>
    <w:rsid w:val="00C71107"/>
    <w:rsid w:val="00C73FF9"/>
    <w:rsid w:val="00C8748F"/>
    <w:rsid w:val="00C94F22"/>
    <w:rsid w:val="00CB52C8"/>
    <w:rsid w:val="00CD63F9"/>
    <w:rsid w:val="00CE4C94"/>
    <w:rsid w:val="00CE55ED"/>
    <w:rsid w:val="00D0257A"/>
    <w:rsid w:val="00D103F8"/>
    <w:rsid w:val="00D10A00"/>
    <w:rsid w:val="00D17DDC"/>
    <w:rsid w:val="00D24CEC"/>
    <w:rsid w:val="00D25471"/>
    <w:rsid w:val="00D264E6"/>
    <w:rsid w:val="00D314AD"/>
    <w:rsid w:val="00D3772C"/>
    <w:rsid w:val="00D51CC8"/>
    <w:rsid w:val="00D53B69"/>
    <w:rsid w:val="00D557EF"/>
    <w:rsid w:val="00D6400A"/>
    <w:rsid w:val="00D714E6"/>
    <w:rsid w:val="00D761E5"/>
    <w:rsid w:val="00D76405"/>
    <w:rsid w:val="00DB4C84"/>
    <w:rsid w:val="00DB69BB"/>
    <w:rsid w:val="00DD0FB9"/>
    <w:rsid w:val="00DE187C"/>
    <w:rsid w:val="00DE2BC4"/>
    <w:rsid w:val="00DE7264"/>
    <w:rsid w:val="00E04AD3"/>
    <w:rsid w:val="00E22201"/>
    <w:rsid w:val="00E22DD7"/>
    <w:rsid w:val="00E256F6"/>
    <w:rsid w:val="00E34DD8"/>
    <w:rsid w:val="00E369E5"/>
    <w:rsid w:val="00E51A23"/>
    <w:rsid w:val="00E7735B"/>
    <w:rsid w:val="00E9453D"/>
    <w:rsid w:val="00EB056F"/>
    <w:rsid w:val="00EB09E8"/>
    <w:rsid w:val="00EB7A7F"/>
    <w:rsid w:val="00EC319F"/>
    <w:rsid w:val="00EE1A2B"/>
    <w:rsid w:val="00EF5B9C"/>
    <w:rsid w:val="00F12995"/>
    <w:rsid w:val="00F266F8"/>
    <w:rsid w:val="00F31888"/>
    <w:rsid w:val="00F32195"/>
    <w:rsid w:val="00F34F4F"/>
    <w:rsid w:val="00F367DE"/>
    <w:rsid w:val="00F36806"/>
    <w:rsid w:val="00F5152D"/>
    <w:rsid w:val="00F55E3C"/>
    <w:rsid w:val="00F77B61"/>
    <w:rsid w:val="00F90A28"/>
    <w:rsid w:val="00F93921"/>
    <w:rsid w:val="00F94C80"/>
    <w:rsid w:val="00F968C0"/>
    <w:rsid w:val="00FC4B53"/>
    <w:rsid w:val="00FD213A"/>
    <w:rsid w:val="00FE7F78"/>
    <w:rsid w:val="00FE7FE1"/>
    <w:rsid w:val="00FF02B9"/>
    <w:rsid w:val="00FF2C52"/>
    <w:rsid w:val="00FF4A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79E94A"/>
  <w15:docId w15:val="{4BA7B2EB-81AF-4506-A43F-5BB8E0F9C2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A4F4A"/>
    <w:rPr>
      <w:color w:val="0000FF" w:themeColor="hyperlink"/>
      <w:u w:val="single"/>
    </w:rPr>
  </w:style>
  <w:style w:type="character" w:styleId="CommentReference">
    <w:name w:val="annotation reference"/>
    <w:basedOn w:val="DefaultParagraphFont"/>
    <w:uiPriority w:val="99"/>
    <w:semiHidden/>
    <w:unhideWhenUsed/>
    <w:rsid w:val="003633F0"/>
    <w:rPr>
      <w:sz w:val="16"/>
      <w:szCs w:val="16"/>
    </w:rPr>
  </w:style>
  <w:style w:type="paragraph" w:styleId="CommentText">
    <w:name w:val="annotation text"/>
    <w:basedOn w:val="Normal"/>
    <w:link w:val="CommentTextChar"/>
    <w:uiPriority w:val="99"/>
    <w:semiHidden/>
    <w:unhideWhenUsed/>
    <w:rsid w:val="003633F0"/>
    <w:pPr>
      <w:spacing w:line="240" w:lineRule="auto"/>
    </w:pPr>
    <w:rPr>
      <w:sz w:val="20"/>
      <w:szCs w:val="20"/>
    </w:rPr>
  </w:style>
  <w:style w:type="character" w:customStyle="1" w:styleId="CommentTextChar">
    <w:name w:val="Comment Text Char"/>
    <w:basedOn w:val="DefaultParagraphFont"/>
    <w:link w:val="CommentText"/>
    <w:uiPriority w:val="99"/>
    <w:semiHidden/>
    <w:rsid w:val="003633F0"/>
    <w:rPr>
      <w:sz w:val="20"/>
      <w:szCs w:val="20"/>
    </w:rPr>
  </w:style>
  <w:style w:type="paragraph" w:styleId="CommentSubject">
    <w:name w:val="annotation subject"/>
    <w:basedOn w:val="CommentText"/>
    <w:next w:val="CommentText"/>
    <w:link w:val="CommentSubjectChar"/>
    <w:uiPriority w:val="99"/>
    <w:semiHidden/>
    <w:unhideWhenUsed/>
    <w:rsid w:val="003633F0"/>
    <w:rPr>
      <w:b/>
      <w:bCs/>
    </w:rPr>
  </w:style>
  <w:style w:type="character" w:customStyle="1" w:styleId="CommentSubjectChar">
    <w:name w:val="Comment Subject Char"/>
    <w:basedOn w:val="CommentTextChar"/>
    <w:link w:val="CommentSubject"/>
    <w:uiPriority w:val="99"/>
    <w:semiHidden/>
    <w:rsid w:val="003633F0"/>
    <w:rPr>
      <w:b/>
      <w:bCs/>
      <w:sz w:val="20"/>
      <w:szCs w:val="20"/>
    </w:rPr>
  </w:style>
  <w:style w:type="paragraph" w:styleId="BalloonText">
    <w:name w:val="Balloon Text"/>
    <w:basedOn w:val="Normal"/>
    <w:link w:val="BalloonTextChar"/>
    <w:uiPriority w:val="99"/>
    <w:semiHidden/>
    <w:unhideWhenUsed/>
    <w:rsid w:val="003633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33F0"/>
    <w:rPr>
      <w:rFonts w:ascii="Segoe UI" w:hAnsi="Segoe UI" w:cs="Segoe UI"/>
      <w:sz w:val="18"/>
      <w:szCs w:val="18"/>
    </w:rPr>
  </w:style>
  <w:style w:type="character" w:styleId="FollowedHyperlink">
    <w:name w:val="FollowedHyperlink"/>
    <w:basedOn w:val="DefaultParagraphFont"/>
    <w:uiPriority w:val="99"/>
    <w:semiHidden/>
    <w:unhideWhenUsed/>
    <w:rsid w:val="00144503"/>
    <w:rPr>
      <w:color w:val="800080" w:themeColor="followedHyperlink"/>
      <w:u w:val="single"/>
    </w:rPr>
  </w:style>
  <w:style w:type="paragraph" w:styleId="Revision">
    <w:name w:val="Revision"/>
    <w:hidden/>
    <w:uiPriority w:val="99"/>
    <w:semiHidden/>
    <w:rsid w:val="002E609D"/>
    <w:pPr>
      <w:spacing w:after="0" w:line="240" w:lineRule="auto"/>
    </w:pPr>
  </w:style>
  <w:style w:type="paragraph" w:customStyle="1" w:styleId="EndNoteBibliographyTitle">
    <w:name w:val="EndNote Bibliography Title"/>
    <w:basedOn w:val="Normal"/>
    <w:link w:val="EndNoteBibliographyTitleChar"/>
    <w:rsid w:val="0042188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21887"/>
    <w:rPr>
      <w:rFonts w:ascii="Calibri" w:hAnsi="Calibri"/>
      <w:noProof/>
      <w:lang w:val="en-US"/>
    </w:rPr>
  </w:style>
  <w:style w:type="paragraph" w:customStyle="1" w:styleId="EndNoteBibliography">
    <w:name w:val="EndNote Bibliography"/>
    <w:basedOn w:val="Normal"/>
    <w:link w:val="EndNoteBibliographyChar"/>
    <w:rsid w:val="0042188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21887"/>
    <w:rPr>
      <w:rFonts w:ascii="Calibri" w:hAnsi="Calibri"/>
      <w:noProof/>
      <w:lang w:val="en-US"/>
    </w:rPr>
  </w:style>
  <w:style w:type="paragraph" w:styleId="ListParagraph">
    <w:name w:val="List Paragraph"/>
    <w:basedOn w:val="Normal"/>
    <w:uiPriority w:val="34"/>
    <w:qFormat/>
    <w:rsid w:val="002D6EB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6133244">
      <w:bodyDiv w:val="1"/>
      <w:marLeft w:val="0"/>
      <w:marRight w:val="0"/>
      <w:marTop w:val="0"/>
      <w:marBottom w:val="0"/>
      <w:divBdr>
        <w:top w:val="none" w:sz="0" w:space="0" w:color="auto"/>
        <w:left w:val="none" w:sz="0" w:space="0" w:color="auto"/>
        <w:bottom w:val="none" w:sz="0" w:space="0" w:color="auto"/>
        <w:right w:val="none" w:sz="0" w:space="0" w:color="auto"/>
      </w:divBdr>
    </w:div>
    <w:div w:id="1754466994">
      <w:bodyDiv w:val="1"/>
      <w:marLeft w:val="0"/>
      <w:marRight w:val="0"/>
      <w:marTop w:val="0"/>
      <w:marBottom w:val="0"/>
      <w:divBdr>
        <w:top w:val="none" w:sz="0" w:space="0" w:color="auto"/>
        <w:left w:val="none" w:sz="0" w:space="0" w:color="auto"/>
        <w:bottom w:val="none" w:sz="0" w:space="0" w:color="auto"/>
        <w:right w:val="none" w:sz="0" w:space="0" w:color="auto"/>
      </w:divBdr>
      <w:divsChild>
        <w:div w:id="2049337537">
          <w:marLeft w:val="0"/>
          <w:marRight w:val="0"/>
          <w:marTop w:val="0"/>
          <w:marBottom w:val="0"/>
          <w:divBdr>
            <w:top w:val="none" w:sz="0" w:space="0" w:color="auto"/>
            <w:left w:val="none" w:sz="0" w:space="0" w:color="auto"/>
            <w:bottom w:val="none" w:sz="0" w:space="0" w:color="auto"/>
            <w:right w:val="none" w:sz="0" w:space="0" w:color="auto"/>
          </w:divBdr>
          <w:divsChild>
            <w:div w:id="1194656688">
              <w:marLeft w:val="0"/>
              <w:marRight w:val="0"/>
              <w:marTop w:val="0"/>
              <w:marBottom w:val="0"/>
              <w:divBdr>
                <w:top w:val="none" w:sz="0" w:space="0" w:color="auto"/>
                <w:left w:val="none" w:sz="0" w:space="0" w:color="auto"/>
                <w:bottom w:val="none" w:sz="0" w:space="0" w:color="auto"/>
                <w:right w:val="none" w:sz="0" w:space="0" w:color="auto"/>
              </w:divBdr>
              <w:divsChild>
                <w:div w:id="1050112854">
                  <w:marLeft w:val="0"/>
                  <w:marRight w:val="0"/>
                  <w:marTop w:val="0"/>
                  <w:marBottom w:val="0"/>
                  <w:divBdr>
                    <w:top w:val="single" w:sz="6" w:space="0" w:color="CCCCCC"/>
                    <w:left w:val="single" w:sz="6" w:space="0" w:color="CCCCCC"/>
                    <w:bottom w:val="single" w:sz="6" w:space="0" w:color="CCCCCC"/>
                    <w:right w:val="single" w:sz="6" w:space="0" w:color="CCCCCC"/>
                  </w:divBdr>
                  <w:divsChild>
                    <w:div w:id="1221090739">
                      <w:marLeft w:val="0"/>
                      <w:marRight w:val="0"/>
                      <w:marTop w:val="0"/>
                      <w:marBottom w:val="0"/>
                      <w:divBdr>
                        <w:top w:val="none" w:sz="0" w:space="0" w:color="auto"/>
                        <w:left w:val="none" w:sz="0" w:space="0" w:color="auto"/>
                        <w:bottom w:val="none" w:sz="0" w:space="0" w:color="auto"/>
                        <w:right w:val="none" w:sz="0" w:space="0" w:color="auto"/>
                      </w:divBdr>
                      <w:divsChild>
                        <w:div w:id="2103337262">
                          <w:marLeft w:val="0"/>
                          <w:marRight w:val="0"/>
                          <w:marTop w:val="0"/>
                          <w:marBottom w:val="0"/>
                          <w:divBdr>
                            <w:top w:val="none" w:sz="0" w:space="0" w:color="auto"/>
                            <w:left w:val="none" w:sz="0" w:space="0" w:color="auto"/>
                            <w:bottom w:val="none" w:sz="0" w:space="0" w:color="auto"/>
                            <w:right w:val="none" w:sz="0" w:space="0" w:color="auto"/>
                          </w:divBdr>
                          <w:divsChild>
                            <w:div w:id="1962419266">
                              <w:marLeft w:val="0"/>
                              <w:marRight w:val="0"/>
                              <w:marTop w:val="0"/>
                              <w:marBottom w:val="0"/>
                              <w:divBdr>
                                <w:top w:val="none" w:sz="0" w:space="0" w:color="auto"/>
                                <w:left w:val="none" w:sz="0" w:space="0" w:color="auto"/>
                                <w:bottom w:val="none" w:sz="0" w:space="0" w:color="auto"/>
                                <w:right w:val="none" w:sz="0" w:space="0" w:color="auto"/>
                              </w:divBdr>
                              <w:divsChild>
                                <w:div w:id="200283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6969717">
      <w:bodyDiv w:val="1"/>
      <w:marLeft w:val="0"/>
      <w:marRight w:val="0"/>
      <w:marTop w:val="0"/>
      <w:marBottom w:val="0"/>
      <w:divBdr>
        <w:top w:val="none" w:sz="0" w:space="0" w:color="auto"/>
        <w:left w:val="none" w:sz="0" w:space="0" w:color="auto"/>
        <w:bottom w:val="none" w:sz="0" w:space="0" w:color="auto"/>
        <w:right w:val="none" w:sz="0" w:space="0" w:color="auto"/>
      </w:divBdr>
      <w:divsChild>
        <w:div w:id="1950965930">
          <w:marLeft w:val="0"/>
          <w:marRight w:val="0"/>
          <w:marTop w:val="0"/>
          <w:marBottom w:val="0"/>
          <w:divBdr>
            <w:top w:val="none" w:sz="0" w:space="0" w:color="auto"/>
            <w:left w:val="none" w:sz="0" w:space="0" w:color="auto"/>
            <w:bottom w:val="none" w:sz="0" w:space="0" w:color="auto"/>
            <w:right w:val="none" w:sz="0" w:space="0" w:color="auto"/>
          </w:divBdr>
          <w:divsChild>
            <w:div w:id="189875057">
              <w:marLeft w:val="0"/>
              <w:marRight w:val="0"/>
              <w:marTop w:val="0"/>
              <w:marBottom w:val="0"/>
              <w:divBdr>
                <w:top w:val="none" w:sz="0" w:space="0" w:color="auto"/>
                <w:left w:val="none" w:sz="0" w:space="0" w:color="auto"/>
                <w:bottom w:val="none" w:sz="0" w:space="0" w:color="auto"/>
                <w:right w:val="none" w:sz="0" w:space="0" w:color="auto"/>
              </w:divBdr>
              <w:divsChild>
                <w:div w:id="2092967819">
                  <w:marLeft w:val="0"/>
                  <w:marRight w:val="0"/>
                  <w:marTop w:val="0"/>
                  <w:marBottom w:val="0"/>
                  <w:divBdr>
                    <w:top w:val="single" w:sz="6" w:space="0" w:color="CCCCCC"/>
                    <w:left w:val="single" w:sz="6" w:space="0" w:color="CCCCCC"/>
                    <w:bottom w:val="single" w:sz="6" w:space="0" w:color="CCCCCC"/>
                    <w:right w:val="single" w:sz="6" w:space="0" w:color="CCCCCC"/>
                  </w:divBdr>
                  <w:divsChild>
                    <w:div w:id="1924879102">
                      <w:marLeft w:val="0"/>
                      <w:marRight w:val="0"/>
                      <w:marTop w:val="0"/>
                      <w:marBottom w:val="0"/>
                      <w:divBdr>
                        <w:top w:val="none" w:sz="0" w:space="0" w:color="auto"/>
                        <w:left w:val="none" w:sz="0" w:space="0" w:color="auto"/>
                        <w:bottom w:val="none" w:sz="0" w:space="0" w:color="auto"/>
                        <w:right w:val="none" w:sz="0" w:space="0" w:color="auto"/>
                      </w:divBdr>
                      <w:divsChild>
                        <w:div w:id="1576235432">
                          <w:marLeft w:val="0"/>
                          <w:marRight w:val="0"/>
                          <w:marTop w:val="0"/>
                          <w:marBottom w:val="0"/>
                          <w:divBdr>
                            <w:top w:val="none" w:sz="0" w:space="0" w:color="auto"/>
                            <w:left w:val="none" w:sz="0" w:space="0" w:color="auto"/>
                            <w:bottom w:val="none" w:sz="0" w:space="0" w:color="auto"/>
                            <w:right w:val="none" w:sz="0" w:space="0" w:color="auto"/>
                          </w:divBdr>
                          <w:divsChild>
                            <w:div w:id="458719200">
                              <w:marLeft w:val="0"/>
                              <w:marRight w:val="0"/>
                              <w:marTop w:val="0"/>
                              <w:marBottom w:val="0"/>
                              <w:divBdr>
                                <w:top w:val="none" w:sz="0" w:space="0" w:color="auto"/>
                                <w:left w:val="none" w:sz="0" w:space="0" w:color="auto"/>
                                <w:bottom w:val="none" w:sz="0" w:space="0" w:color="auto"/>
                                <w:right w:val="none" w:sz="0" w:space="0" w:color="auto"/>
                              </w:divBdr>
                              <w:divsChild>
                                <w:div w:id="69326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S0140-6736(11)60105-0" TargetMode="External"/><Relationship Id="rId3" Type="http://schemas.openxmlformats.org/officeDocument/2006/relationships/styles" Target="styles.xml"/><Relationship Id="rId7" Type="http://schemas.openxmlformats.org/officeDocument/2006/relationships/hyperlink" Target="https://www.nature.com/articles/ejcn2013203"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who.int/mediacentre/factsheets/fs311/en/"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766F74A-C7AD-4CAE-B960-9DC2E5C3B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4901</Words>
  <Characters>27939</Characters>
  <Application>Microsoft Office Word</Application>
  <DocSecurity>4</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University of Birmingham</Company>
  <LinksUpToDate>false</LinksUpToDate>
  <CharactersWithSpaces>327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bp</dc:creator>
  <cp:lastModifiedBy>Peter Whincup</cp:lastModifiedBy>
  <cp:revision>2</cp:revision>
  <cp:lastPrinted>2018-03-12T09:05:00Z</cp:lastPrinted>
  <dcterms:created xsi:type="dcterms:W3CDTF">2018-04-10T16:19:00Z</dcterms:created>
  <dcterms:modified xsi:type="dcterms:W3CDTF">2018-04-10T16:19:00Z</dcterms:modified>
</cp:coreProperties>
</file>